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C5618EC" w14:textId="77777777" w:rsidR="00F03500" w:rsidRDefault="00355DAF" w:rsidP="00355DAF">
      <w:pPr>
        <w:rPr>
          <w:rFonts w:ascii="TH SarabunPSK" w:eastAsia="Sarabun" w:hAnsi="TH SarabunPSK" w:cs="TH SarabunPSK"/>
          <w:b/>
          <w:bCs/>
          <w:sz w:val="32"/>
          <w:szCs w:val="32"/>
          <w:cs/>
        </w:rPr>
        <w:sectPr w:rsidR="00F03500" w:rsidSect="00F03500">
          <w:headerReference w:type="default" r:id="rId9"/>
          <w:pgSz w:w="12240" w:h="15840"/>
          <w:pgMar w:top="1440" w:right="1440" w:bottom="1440" w:left="1440" w:header="720" w:footer="720" w:gutter="0"/>
          <w:pgNumType w:fmt="thaiLetters" w:start="1"/>
          <w:cols w:space="720"/>
          <w:docGrid w:linePitch="299"/>
        </w:sectPr>
      </w:pPr>
      <w:r w:rsidRPr="002A3F73">
        <w:rPr>
          <w:rFonts w:ascii="TH SarabunPSK" w:eastAsia="Sarabun" w:hAnsi="TH SarabunPSK" w:cs="TH SarabunPSK" w:hint="cs"/>
          <w:b/>
          <w:bCs/>
          <w:sz w:val="32"/>
          <w:szCs w:val="32"/>
          <w:cs/>
        </w:rPr>
        <w:br w:type="page"/>
      </w:r>
    </w:p>
    <w:p w14:paraId="1FF0D07B" w14:textId="0CE3DB05" w:rsidR="00355DAF" w:rsidRPr="002A3F73" w:rsidRDefault="00355DAF" w:rsidP="00355DAF">
      <w:pPr>
        <w:rPr>
          <w:rFonts w:ascii="TH SarabunPSK" w:eastAsia="Sarabun" w:hAnsi="TH SarabunPSK" w:cs="TH SarabunPSK"/>
          <w:b/>
          <w:bCs/>
          <w:sz w:val="32"/>
          <w:szCs w:val="32"/>
        </w:rPr>
      </w:pP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4B946E07" w14:textId="3CD925BA" w:rsidR="00BD475E" w:rsidRDefault="0090349B" w:rsidP="00BD475E">
      <w:pPr>
        <w:spacing w:after="0" w:line="240" w:lineRule="auto"/>
        <w:ind w:firstLine="1080"/>
        <w:jc w:val="both"/>
        <w:rPr>
          <w:rFonts w:ascii="TH SarabunPSK" w:eastAsia="Sarabun" w:hAnsi="TH SarabunPSK" w:cs="TH SarabunPSK"/>
          <w:sz w:val="32"/>
          <w:szCs w:val="32"/>
        </w:rPr>
        <w:sectPr w:rsidR="00BD475E" w:rsidSect="00F03500">
          <w:pgSz w:w="12240" w:h="15840"/>
          <w:pgMar w:top="1440" w:right="1440" w:bottom="1440" w:left="2160" w:header="720" w:footer="720" w:gutter="0"/>
          <w:pgNumType w:fmt="thaiLetters" w:start="1"/>
          <w:cols w:space="720"/>
          <w:docGrid w:linePitch="299"/>
        </w:sect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55E4F4E9"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24EFE08A" w:rsidR="008B58EA" w:rsidRPr="00DA1E12" w:rsidRDefault="001D30B1" w:rsidP="005C7A39">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2AA2839B" w14:textId="049D67D9" w:rsidR="00DE7D6D" w:rsidRDefault="001D30B1" w:rsidP="00752B9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5A59EBD" w14:textId="77777777" w:rsidR="00DE7D6D" w:rsidRDefault="00DE7D6D">
      <w:pPr>
        <w:rPr>
          <w:rFonts w:ascii="TH SarabunPSK" w:eastAsia="Sarabun" w:hAnsi="TH SarabunPSK" w:cs="TH SarabunPSK"/>
          <w:sz w:val="32"/>
          <w:szCs w:val="32"/>
        </w:rPr>
      </w:pPr>
      <w:r>
        <w:rPr>
          <w:rFonts w:ascii="TH SarabunPSK" w:eastAsia="Sarabun" w:hAnsi="TH SarabunPSK" w:cs="TH SarabunPSK"/>
          <w:sz w:val="32"/>
          <w:szCs w:val="32"/>
        </w:rPr>
        <w:br w:type="page"/>
      </w:r>
    </w:p>
    <w:p w14:paraId="0BACF0C5" w14:textId="77777777" w:rsidR="00B81713" w:rsidRPr="00752B92" w:rsidRDefault="00B81713" w:rsidP="00752B92">
      <w:pPr>
        <w:tabs>
          <w:tab w:val="right" w:pos="8222"/>
        </w:tabs>
        <w:spacing w:after="0" w:line="240" w:lineRule="auto"/>
        <w:rPr>
          <w:rFonts w:ascii="TH SarabunPSK" w:eastAsia="Sarabun" w:hAnsi="TH SarabunPSK" w:cs="TH SarabunPSK"/>
          <w:sz w:val="32"/>
          <w:szCs w:val="32"/>
        </w:rPr>
      </w:pP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4DE9764C" w14:textId="77777777" w:rsidR="00B81713" w:rsidRPr="002A3F73" w:rsidRDefault="00B81713" w:rsidP="00DE7D6D">
      <w:pPr>
        <w:spacing w:after="0" w:line="240" w:lineRule="auto"/>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rsidP="00DE7D6D">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8275" w:type="dxa"/>
        <w:tblLayout w:type="fixed"/>
        <w:tblLook w:val="0400" w:firstRow="0" w:lastRow="0" w:firstColumn="0" w:lastColumn="0" w:noHBand="0" w:noVBand="1"/>
      </w:tblPr>
      <w:tblGrid>
        <w:gridCol w:w="7825"/>
        <w:gridCol w:w="450"/>
      </w:tblGrid>
      <w:tr w:rsidR="00B81713" w:rsidRPr="002A3F73" w14:paraId="4A28F815" w14:textId="77777777" w:rsidTr="00B6264B">
        <w:tc>
          <w:tcPr>
            <w:tcW w:w="7825" w:type="dxa"/>
          </w:tcPr>
          <w:p w14:paraId="5BFFEF40" w14:textId="33C93767" w:rsidR="00644C96" w:rsidRPr="002A3F73" w:rsidRDefault="001D30B1" w:rsidP="00DE7D6D">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r w:rsidR="00DE7D6D">
              <w:rPr>
                <w:rFonts w:ascii="TH SarabunPSK" w:eastAsia="Sarabun" w:hAnsi="TH SarabunPSK" w:cs="TH SarabunPSK"/>
                <w:color w:val="000000"/>
              </w:rPr>
              <w:t>.</w:t>
            </w:r>
          </w:p>
        </w:tc>
        <w:tc>
          <w:tcPr>
            <w:tcW w:w="450" w:type="dxa"/>
          </w:tcPr>
          <w:p w14:paraId="048A569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rsidTr="00B6264B">
        <w:tc>
          <w:tcPr>
            <w:tcW w:w="7825" w:type="dxa"/>
          </w:tcPr>
          <w:p w14:paraId="20C228EE" w14:textId="66C21D61"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r w:rsidR="004277B2">
              <w:rPr>
                <w:rFonts w:ascii="TH SarabunPSK" w:eastAsia="Sarabun" w:hAnsi="TH SarabunPSK" w:cs="TH SarabunPSK"/>
                <w:color w:val="000000"/>
              </w:rPr>
              <w:t>.</w:t>
            </w:r>
          </w:p>
        </w:tc>
        <w:tc>
          <w:tcPr>
            <w:tcW w:w="450" w:type="dxa"/>
          </w:tcPr>
          <w:p w14:paraId="53A8EA22"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rsidTr="00B6264B">
        <w:tc>
          <w:tcPr>
            <w:tcW w:w="7825" w:type="dxa"/>
          </w:tcPr>
          <w:p w14:paraId="14AA7031" w14:textId="1D55C69D"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450" w:type="dxa"/>
          </w:tcPr>
          <w:p w14:paraId="699EC4A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rsidTr="00B6264B">
        <w:tc>
          <w:tcPr>
            <w:tcW w:w="7825" w:type="dxa"/>
          </w:tcPr>
          <w:p w14:paraId="6913B6F3" w14:textId="7B78D543"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450" w:type="dxa"/>
          </w:tcPr>
          <w:p w14:paraId="345E855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rsidTr="00B6264B">
        <w:tc>
          <w:tcPr>
            <w:tcW w:w="7825" w:type="dxa"/>
          </w:tcPr>
          <w:p w14:paraId="6208250A" w14:textId="3D0294A5"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450" w:type="dxa"/>
          </w:tcPr>
          <w:p w14:paraId="6D81D57C" w14:textId="4A3BACC9"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ช</w:t>
            </w:r>
          </w:p>
        </w:tc>
      </w:tr>
      <w:tr w:rsidR="00B81713" w:rsidRPr="002A3F73" w14:paraId="60035F9D" w14:textId="77777777" w:rsidTr="00B6264B">
        <w:tc>
          <w:tcPr>
            <w:tcW w:w="7825" w:type="dxa"/>
          </w:tcPr>
          <w:p w14:paraId="62EDA8E1" w14:textId="7023D836"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450" w:type="dxa"/>
          </w:tcPr>
          <w:p w14:paraId="5274A5A4" w14:textId="068F60AA"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ซ</w:t>
            </w:r>
          </w:p>
        </w:tc>
      </w:tr>
      <w:tr w:rsidR="00B81713" w:rsidRPr="002A3F73" w14:paraId="62F7AF02" w14:textId="77777777" w:rsidTr="00B6264B">
        <w:tc>
          <w:tcPr>
            <w:tcW w:w="7825" w:type="dxa"/>
          </w:tcPr>
          <w:p w14:paraId="7C77FE78" w14:textId="77777777" w:rsidR="00B81713" w:rsidRPr="002A3F73" w:rsidRDefault="00B81713">
            <w:pPr>
              <w:rPr>
                <w:rFonts w:ascii="TH SarabunPSK" w:eastAsia="Sarabun" w:hAnsi="TH SarabunPSK" w:cs="TH SarabunPSK"/>
                <w:color w:val="000000"/>
              </w:rPr>
            </w:pPr>
          </w:p>
        </w:tc>
        <w:tc>
          <w:tcPr>
            <w:tcW w:w="450" w:type="dxa"/>
          </w:tcPr>
          <w:p w14:paraId="226A4C23"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4F0D835E" w14:textId="77777777" w:rsidTr="00B6264B">
        <w:tc>
          <w:tcPr>
            <w:tcW w:w="7825" w:type="dxa"/>
          </w:tcPr>
          <w:p w14:paraId="5301C6D4" w14:textId="77777777" w:rsidR="00B81713" w:rsidRPr="002A3F73" w:rsidRDefault="001D30B1" w:rsidP="00DE7D6D">
            <w:pPr>
              <w:tabs>
                <w:tab w:val="left" w:pos="7740"/>
                <w:tab w:val="left" w:pos="7920"/>
              </w:tabs>
              <w:ind w:left="-107" w:firstLine="163"/>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450" w:type="dxa"/>
          </w:tcPr>
          <w:p w14:paraId="06358A76"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7A7D7EAE" w14:textId="77777777" w:rsidTr="00B6264B">
        <w:tc>
          <w:tcPr>
            <w:tcW w:w="7825" w:type="dxa"/>
          </w:tcPr>
          <w:p w14:paraId="54759752" w14:textId="0FA4D319" w:rsidR="00B81713" w:rsidRPr="002A3F73" w:rsidRDefault="001D30B1" w:rsidP="00DE7D6D">
            <w:pPr>
              <w:tabs>
                <w:tab w:val="left" w:pos="270"/>
              </w:tabs>
              <w:ind w:firstLine="253"/>
              <w:rPr>
                <w:rFonts w:ascii="TH SarabunPSK" w:eastAsia="Sarabun" w:hAnsi="TH SarabunPSK" w:cs="TH SarabunPSK"/>
                <w:color w:val="000000"/>
              </w:rPr>
            </w:pPr>
            <w:r w:rsidRPr="002A3F73">
              <w:rPr>
                <w:rFonts w:ascii="TH SarabunPSK" w:eastAsia="Sarabun" w:hAnsi="TH SarabunPSK" w:cs="TH SarabunPSK" w:hint="cs"/>
                <w:color w:val="000000"/>
              </w:rPr>
              <w:t>1  บทนำ.....................................................................................................</w:t>
            </w:r>
            <w:r w:rsidR="00DE7D6D">
              <w:rPr>
                <w:rFonts w:ascii="TH SarabunPSK" w:eastAsia="Sarabun" w:hAnsi="TH SarabunPSK" w:cs="TH SarabunPSK"/>
                <w:color w:val="000000"/>
              </w:rPr>
              <w:t>.........................</w:t>
            </w:r>
          </w:p>
        </w:tc>
        <w:tc>
          <w:tcPr>
            <w:tcW w:w="450" w:type="dxa"/>
          </w:tcPr>
          <w:p w14:paraId="3E3B0D6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rsidTr="00B6264B">
        <w:tc>
          <w:tcPr>
            <w:tcW w:w="7825" w:type="dxa"/>
          </w:tcPr>
          <w:p w14:paraId="3B71D2BF" w14:textId="0610ABE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r w:rsidR="00DE7D6D">
              <w:rPr>
                <w:rFonts w:ascii="TH SarabunPSK" w:eastAsia="Sarabun" w:hAnsi="TH SarabunPSK" w:cs="TH SarabunPSK"/>
                <w:color w:val="000000"/>
              </w:rPr>
              <w:t>..</w:t>
            </w:r>
          </w:p>
        </w:tc>
        <w:tc>
          <w:tcPr>
            <w:tcW w:w="450" w:type="dxa"/>
          </w:tcPr>
          <w:p w14:paraId="18AEB4D8"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rsidTr="00B6264B">
        <w:tc>
          <w:tcPr>
            <w:tcW w:w="7825" w:type="dxa"/>
          </w:tcPr>
          <w:p w14:paraId="52A43C68" w14:textId="441C205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w:t>
            </w:r>
            <w:r w:rsidR="00DE7D6D">
              <w:rPr>
                <w:rFonts w:ascii="TH SarabunPSK" w:eastAsia="Sarabun" w:hAnsi="TH SarabunPSK" w:cs="TH SarabunPSK"/>
                <w:color w:val="000000"/>
              </w:rPr>
              <w:t>………………………………………………………………………………………………</w:t>
            </w:r>
          </w:p>
        </w:tc>
        <w:tc>
          <w:tcPr>
            <w:tcW w:w="450" w:type="dxa"/>
          </w:tcPr>
          <w:p w14:paraId="01AE34CF" w14:textId="77777777" w:rsidR="00B81713" w:rsidRPr="002A3F73" w:rsidRDefault="001D30B1" w:rsidP="00DE7D6D">
            <w:pPr>
              <w:ind w:right="-20" w:firstLine="0"/>
              <w:jc w:val="both"/>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rsidTr="00B6264B">
        <w:tc>
          <w:tcPr>
            <w:tcW w:w="7825" w:type="dxa"/>
          </w:tcPr>
          <w:p w14:paraId="2EF6E7E1" w14:textId="7A2F1C2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r w:rsidR="00DE7D6D">
              <w:rPr>
                <w:rFonts w:ascii="TH SarabunPSK" w:eastAsia="Sarabun" w:hAnsi="TH SarabunPSK" w:cs="TH SarabunPSK"/>
                <w:color w:val="000000"/>
              </w:rPr>
              <w:t>..</w:t>
            </w:r>
          </w:p>
        </w:tc>
        <w:tc>
          <w:tcPr>
            <w:tcW w:w="450" w:type="dxa"/>
          </w:tcPr>
          <w:p w14:paraId="512A7B87"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rsidTr="00B6264B">
        <w:tc>
          <w:tcPr>
            <w:tcW w:w="7825" w:type="dxa"/>
          </w:tcPr>
          <w:p w14:paraId="002E5156" w14:textId="2CC8A7F0"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4</w:t>
            </w:r>
            <w:r w:rsidRPr="002A3F73">
              <w:rPr>
                <w:rFonts w:ascii="TH SarabunPSK" w:eastAsia="Sarabun" w:hAnsi="TH SarabunPSK" w:cs="TH SarabunPSK" w:hint="cs"/>
                <w:color w:val="000000"/>
              </w:rPr>
              <w:t xml:space="preserve">  ขอบเขตของการวิจัย..........................................................................................</w:t>
            </w:r>
            <w:r w:rsidR="00DE7D6D">
              <w:rPr>
                <w:rFonts w:ascii="TH SarabunPSK" w:eastAsia="Sarabun" w:hAnsi="TH SarabunPSK" w:cs="TH SarabunPSK"/>
                <w:color w:val="000000"/>
              </w:rPr>
              <w:t>.</w:t>
            </w:r>
          </w:p>
        </w:tc>
        <w:tc>
          <w:tcPr>
            <w:tcW w:w="450" w:type="dxa"/>
          </w:tcPr>
          <w:p w14:paraId="0BF2F08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rsidTr="00B6264B">
        <w:tc>
          <w:tcPr>
            <w:tcW w:w="7825" w:type="dxa"/>
          </w:tcPr>
          <w:p w14:paraId="393F7AB6" w14:textId="6FE0379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5</w:t>
            </w:r>
            <w:r w:rsidRPr="002A3F73">
              <w:rPr>
                <w:rFonts w:ascii="TH SarabunPSK" w:eastAsia="Sarabun" w:hAnsi="TH SarabunPSK" w:cs="TH SarabunPSK" w:hint="cs"/>
                <w:color w:val="000000"/>
              </w:rPr>
              <w:t xml:space="preserve">  ข้อจำกัดของการวิจัย</w:t>
            </w:r>
            <w:r w:rsidR="004277B2">
              <w:rPr>
                <w:rFonts w:ascii="TH SarabunPSK" w:eastAsia="Sarabun" w:hAnsi="TH SarabunPSK" w:cs="TH SarabunPSK"/>
                <w:color w:val="000000"/>
              </w:rPr>
              <w:t>………………………………………………………………………………</w:t>
            </w:r>
            <w:r w:rsidR="00DE7D6D">
              <w:rPr>
                <w:rFonts w:ascii="TH SarabunPSK" w:eastAsia="Sarabun" w:hAnsi="TH SarabunPSK" w:cs="TH SarabunPSK"/>
                <w:color w:val="000000"/>
              </w:rPr>
              <w:t>..</w:t>
            </w:r>
          </w:p>
        </w:tc>
        <w:tc>
          <w:tcPr>
            <w:tcW w:w="450" w:type="dxa"/>
          </w:tcPr>
          <w:p w14:paraId="53536579"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rsidTr="00B6264B">
        <w:tc>
          <w:tcPr>
            <w:tcW w:w="7825" w:type="dxa"/>
          </w:tcPr>
          <w:p w14:paraId="69240F7C" w14:textId="0ECE2553"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r w:rsidR="00DE7D6D">
              <w:rPr>
                <w:rFonts w:ascii="TH SarabunPSK" w:eastAsia="Sarabun" w:hAnsi="TH SarabunPSK" w:cs="TH SarabunPSK"/>
                <w:color w:val="000000"/>
              </w:rPr>
              <w:t>..</w:t>
            </w:r>
          </w:p>
        </w:tc>
        <w:tc>
          <w:tcPr>
            <w:tcW w:w="450" w:type="dxa"/>
          </w:tcPr>
          <w:p w14:paraId="2772F34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rsidTr="00B6264B">
        <w:tc>
          <w:tcPr>
            <w:tcW w:w="7825" w:type="dxa"/>
          </w:tcPr>
          <w:p w14:paraId="06F975BE" w14:textId="2628A44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r w:rsidR="00DE7D6D">
              <w:rPr>
                <w:rFonts w:ascii="TH SarabunPSK" w:eastAsia="Sarabun" w:hAnsi="TH SarabunPSK" w:cs="TH SarabunPSK"/>
                <w:color w:val="000000"/>
              </w:rPr>
              <w:t>..</w:t>
            </w:r>
          </w:p>
        </w:tc>
        <w:tc>
          <w:tcPr>
            <w:tcW w:w="450" w:type="dxa"/>
          </w:tcPr>
          <w:p w14:paraId="2B26AC27"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rsidTr="00B6264B">
        <w:tc>
          <w:tcPr>
            <w:tcW w:w="7825" w:type="dxa"/>
          </w:tcPr>
          <w:p w14:paraId="76D6D457" w14:textId="0FF9564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9CFB7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rsidTr="00B6264B">
        <w:tc>
          <w:tcPr>
            <w:tcW w:w="7825" w:type="dxa"/>
          </w:tcPr>
          <w:p w14:paraId="0D699FEF" w14:textId="2AF19EDC"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1  </w:t>
            </w:r>
            <w:r w:rsidR="004277B2">
              <w:rPr>
                <w:rFonts w:ascii="TH SarabunPSK" w:eastAsia="Sarabun" w:hAnsi="TH SarabunPSK" w:cs="TH SarabunPSK" w:hint="cs"/>
                <w:color w:val="000000"/>
                <w:cs/>
              </w:rPr>
              <w:t>ข้อมูลจุดกลุ่มเมฆ (</w:t>
            </w:r>
            <w:r w:rsidR="004277B2">
              <w:rPr>
                <w:rFonts w:ascii="TH SarabunPSK" w:eastAsia="Sarabun" w:hAnsi="TH SarabunPSK" w:cs="TH SarabunPSK"/>
                <w:color w:val="000000"/>
              </w:rPr>
              <w:t>Point cloud)</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8294AC0"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rsidTr="00B6264B">
        <w:tc>
          <w:tcPr>
            <w:tcW w:w="7825" w:type="dxa"/>
          </w:tcPr>
          <w:p w14:paraId="5BFB684D" w14:textId="1AC781D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r w:rsidR="004277B2">
              <w:rPr>
                <w:rFonts w:ascii="TH SarabunPSK" w:eastAsia="Sarabun" w:hAnsi="TH SarabunPSK" w:cs="TH SarabunPSK" w:hint="cs"/>
                <w:color w:val="000000"/>
                <w:cs/>
              </w:rPr>
              <w:t xml:space="preserve">กล้องถ่ายภาพความลึก </w:t>
            </w:r>
            <w:r w:rsidR="004277B2">
              <w:rPr>
                <w:rFonts w:ascii="TH SarabunPSK" w:eastAsia="Sarabun" w:hAnsi="TH SarabunPSK" w:cs="TH SarabunPSK"/>
                <w:color w:val="000000"/>
              </w:rPr>
              <w:t>(Depth camera)</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6DD316E"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rsidTr="00B6264B">
        <w:tc>
          <w:tcPr>
            <w:tcW w:w="7825" w:type="dxa"/>
          </w:tcPr>
          <w:p w14:paraId="61A588FC" w14:textId="3F2606E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r w:rsidR="004277B2">
              <w:rPr>
                <w:rFonts w:ascii="TH SarabunPSK" w:eastAsia="Sarabun" w:hAnsi="TH SarabunPSK" w:cs="TH SarabunPSK" w:hint="cs"/>
                <w:color w:val="000000"/>
                <w:cs/>
              </w:rPr>
              <w:t xml:space="preserve">การเขียนโปรแกรมภาษาไพธอน </w:t>
            </w:r>
            <w:r w:rsidR="004277B2">
              <w:rPr>
                <w:rFonts w:ascii="TH SarabunPSK" w:eastAsia="Sarabun" w:hAnsi="TH SarabunPSK" w:cs="TH SarabunPSK"/>
                <w:color w:val="000000"/>
              </w:rPr>
              <w:t>(Python Programming)</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68515DF"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4277B2" w:rsidRPr="002A3F73" w14:paraId="1A2623FB" w14:textId="77777777" w:rsidTr="00B6264B">
        <w:tc>
          <w:tcPr>
            <w:tcW w:w="7825" w:type="dxa"/>
          </w:tcPr>
          <w:p w14:paraId="18E315C5" w14:textId="508A3111" w:rsidR="004277B2" w:rsidRPr="002A3F73" w:rsidRDefault="004277B2">
            <w:pPr>
              <w:ind w:firstLine="720"/>
              <w:rPr>
                <w:rFonts w:ascii="TH SarabunPSK" w:eastAsia="Sarabun" w:hAnsi="TH SarabunPSK" w:cs="TH SarabunPSK" w:hint="cs"/>
                <w:color w:val="000000"/>
              </w:rPr>
            </w:pPr>
            <w:r>
              <w:rPr>
                <w:rFonts w:ascii="TH SarabunPSK" w:eastAsia="Sarabun" w:hAnsi="TH SarabunPSK" w:cs="TH SarabunPSK" w:hint="cs"/>
                <w:color w:val="000000"/>
                <w:cs/>
              </w:rPr>
              <w:t xml:space="preserve">2.4 การประมวลผลข้อมูลจุดเมฆ </w:t>
            </w:r>
            <w:r>
              <w:rPr>
                <w:rFonts w:ascii="TH SarabunPSK" w:eastAsia="Sarabun" w:hAnsi="TH SarabunPSK" w:cs="TH SarabunPSK"/>
                <w:color w:val="000000"/>
              </w:rPr>
              <w:t>(Point cloud data processing)</w:t>
            </w:r>
            <w:r w:rsidR="00DE7D6D">
              <w:rPr>
                <w:rFonts w:ascii="TH SarabunPSK" w:eastAsia="Sarabun" w:hAnsi="TH SarabunPSK" w:cs="TH SarabunPSK"/>
                <w:color w:val="000000"/>
              </w:rPr>
              <w:t>…………………….</w:t>
            </w:r>
          </w:p>
        </w:tc>
        <w:tc>
          <w:tcPr>
            <w:tcW w:w="450" w:type="dxa"/>
          </w:tcPr>
          <w:p w14:paraId="5AC6DD56" w14:textId="77777777" w:rsidR="004277B2" w:rsidRPr="002A3F73" w:rsidRDefault="004277B2" w:rsidP="00DE7D6D">
            <w:pPr>
              <w:ind w:right="-20" w:firstLine="0"/>
              <w:jc w:val="both"/>
              <w:rPr>
                <w:rFonts w:ascii="TH SarabunPSK" w:eastAsia="Sarabun" w:hAnsi="TH SarabunPSK" w:cs="TH SarabunPSK" w:hint="cs"/>
                <w:color w:val="000000"/>
              </w:rPr>
            </w:pPr>
          </w:p>
        </w:tc>
      </w:tr>
      <w:tr w:rsidR="004277B2" w:rsidRPr="002A3F73" w14:paraId="1B4CF2EF" w14:textId="77777777" w:rsidTr="00B6264B">
        <w:tc>
          <w:tcPr>
            <w:tcW w:w="7825" w:type="dxa"/>
          </w:tcPr>
          <w:p w14:paraId="2204AE7C" w14:textId="7AE8358A" w:rsidR="004277B2" w:rsidRDefault="004277B2">
            <w:pPr>
              <w:ind w:firstLine="720"/>
              <w:rPr>
                <w:rFonts w:ascii="TH SarabunPSK" w:eastAsia="Sarabun" w:hAnsi="TH SarabunPSK" w:cs="TH SarabunPSK" w:hint="cs"/>
                <w:color w:val="000000"/>
                <w:cs/>
              </w:rPr>
            </w:pPr>
            <w:r>
              <w:rPr>
                <w:rFonts w:ascii="TH SarabunPSK" w:eastAsia="Sarabun" w:hAnsi="TH SarabunPSK" w:cs="TH SarabunPSK"/>
                <w:color w:val="000000"/>
              </w:rPr>
              <w:t xml:space="preserve">2.5 </w:t>
            </w:r>
            <w:r>
              <w:rPr>
                <w:rFonts w:ascii="TH SarabunPSK" w:eastAsia="Sarabun" w:hAnsi="TH SarabunPSK" w:cs="TH SarabunPSK" w:hint="cs"/>
                <w:color w:val="000000"/>
                <w:cs/>
              </w:rPr>
              <w:t xml:space="preserve">ระบบ </w:t>
            </w:r>
            <w:r>
              <w:rPr>
                <w:rFonts w:ascii="TH SarabunPSK" w:eastAsia="Sarabun" w:hAnsi="TH SarabunPSK" w:cs="TH SarabunPSK"/>
                <w:color w:val="000000"/>
              </w:rPr>
              <w:t>Bin-Picking</w:t>
            </w:r>
            <w:r w:rsidR="00DE7D6D">
              <w:rPr>
                <w:rFonts w:ascii="TH SarabunPSK" w:eastAsia="Sarabun" w:hAnsi="TH SarabunPSK" w:cs="TH SarabunPSK"/>
                <w:color w:val="000000"/>
              </w:rPr>
              <w:t>…………………………………………………………………………………….</w:t>
            </w:r>
          </w:p>
        </w:tc>
        <w:tc>
          <w:tcPr>
            <w:tcW w:w="450" w:type="dxa"/>
          </w:tcPr>
          <w:p w14:paraId="28A69FCB" w14:textId="77777777" w:rsidR="004277B2" w:rsidRPr="002A3F73" w:rsidRDefault="004277B2" w:rsidP="00DE7D6D">
            <w:pPr>
              <w:ind w:right="-20" w:firstLine="0"/>
              <w:jc w:val="both"/>
              <w:rPr>
                <w:rFonts w:ascii="TH SarabunPSK" w:eastAsia="Sarabun" w:hAnsi="TH SarabunPSK" w:cs="TH SarabunPSK" w:hint="cs"/>
                <w:color w:val="000000"/>
              </w:rPr>
            </w:pPr>
          </w:p>
        </w:tc>
      </w:tr>
      <w:tr w:rsidR="00B81713" w:rsidRPr="002A3F73" w14:paraId="70319EB3" w14:textId="77777777" w:rsidTr="00B6264B">
        <w:tc>
          <w:tcPr>
            <w:tcW w:w="7825" w:type="dxa"/>
          </w:tcPr>
          <w:p w14:paraId="019FDE8E" w14:textId="77BEA6D7"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6D299B2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rsidTr="00B6264B">
        <w:tc>
          <w:tcPr>
            <w:tcW w:w="7825" w:type="dxa"/>
          </w:tcPr>
          <w:p w14:paraId="3AA230B0" w14:textId="264844B6"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1  </w:t>
            </w:r>
            <w:r w:rsidR="00F45E79">
              <w:rPr>
                <w:rFonts w:ascii="TH SarabunPSK" w:eastAsia="Sarabun" w:hAnsi="TH SarabunPSK" w:cs="TH SarabunPSK" w:hint="cs"/>
                <w:color w:val="000000"/>
                <w:cs/>
              </w:rPr>
              <w:t>กรอบแนวคิด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7B32ACEC"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rsidTr="00B6264B">
        <w:tc>
          <w:tcPr>
            <w:tcW w:w="7825" w:type="dxa"/>
          </w:tcPr>
          <w:p w14:paraId="1DFA2488" w14:textId="44993C45"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r w:rsidR="00F45E79">
              <w:rPr>
                <w:rFonts w:ascii="TH SarabunPSK" w:eastAsia="Sarabun" w:hAnsi="TH SarabunPSK" w:cs="TH SarabunPSK" w:hint="cs"/>
                <w:color w:val="000000"/>
                <w:cs/>
              </w:rPr>
              <w:t>เครื่องมือและซอฟต์แวร์ที่ใช้ในการดำเนินงานวิจัย</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0582D01"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rsidTr="00B6264B">
        <w:tc>
          <w:tcPr>
            <w:tcW w:w="7825" w:type="dxa"/>
          </w:tcPr>
          <w:p w14:paraId="6CFA404E" w14:textId="20C15EC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รวบรวมข้อมูล</w:t>
            </w:r>
            <w:proofErr w:type="spell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781D32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42</w:t>
            </w:r>
          </w:p>
        </w:tc>
      </w:tr>
    </w:tbl>
    <w:p w14:paraId="6F1A8724" w14:textId="77777777" w:rsidR="00B6264B" w:rsidRDefault="00B6264B" w:rsidP="00B6264B">
      <w:pPr>
        <w:tabs>
          <w:tab w:val="left" w:pos="7740"/>
        </w:tabs>
        <w:spacing w:after="0" w:line="240" w:lineRule="auto"/>
        <w:jc w:val="center"/>
        <w:rPr>
          <w:rFonts w:ascii="TH SarabunPSK" w:eastAsia="Sarabun" w:hAnsi="TH SarabunPSK" w:cs="TH SarabunPSK"/>
          <w:b/>
          <w:color w:val="000000"/>
          <w:sz w:val="32"/>
          <w:szCs w:val="32"/>
        </w:rPr>
      </w:pPr>
    </w:p>
    <w:p w14:paraId="67BF5681" w14:textId="77777777" w:rsidR="00B6264B" w:rsidRPr="002A3F73" w:rsidRDefault="00B6264B" w:rsidP="00B6264B">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32667864"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202572E4" w14:textId="77777777" w:rsidR="00B6264B" w:rsidRPr="002A3F73" w:rsidRDefault="00B6264B" w:rsidP="00B6264B">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3F1EBC22" w14:textId="77777777" w:rsidR="00B6264B" w:rsidRDefault="00B6264B"/>
    <w:tbl>
      <w:tblPr>
        <w:tblStyle w:val="3"/>
        <w:tblW w:w="8275" w:type="dxa"/>
        <w:tblLayout w:type="fixed"/>
        <w:tblLook w:val="0400" w:firstRow="0" w:lastRow="0" w:firstColumn="0" w:lastColumn="0" w:noHBand="0" w:noVBand="1"/>
      </w:tblPr>
      <w:tblGrid>
        <w:gridCol w:w="7825"/>
        <w:gridCol w:w="450"/>
      </w:tblGrid>
      <w:tr w:rsidR="00B81713" w:rsidRPr="002A3F73" w14:paraId="7C73BCEA" w14:textId="77777777" w:rsidTr="00B6264B">
        <w:tc>
          <w:tcPr>
            <w:tcW w:w="7825" w:type="dxa"/>
          </w:tcPr>
          <w:p w14:paraId="469705F5" w14:textId="0B66C5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r w:rsidR="00F45E79">
              <w:rPr>
                <w:rFonts w:ascii="TH SarabunPSK" w:eastAsia="Sarabun" w:hAnsi="TH SarabunPSK" w:cs="TH SarabunPSK" w:hint="cs"/>
                <w:color w:val="000000"/>
                <w:cs/>
              </w:rPr>
              <w:t>วิธี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CC58B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rsidTr="00B6264B">
        <w:tc>
          <w:tcPr>
            <w:tcW w:w="7825" w:type="dxa"/>
          </w:tcPr>
          <w:p w14:paraId="7F2360CE" w14:textId="56FD41D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r w:rsidR="00DE7D6D">
              <w:rPr>
                <w:rFonts w:ascii="TH SarabunPSK" w:eastAsia="Sarabun" w:hAnsi="TH SarabunPSK" w:cs="TH SarabunPSK"/>
                <w:color w:val="000000"/>
              </w:rPr>
              <w:t>..........</w:t>
            </w:r>
          </w:p>
        </w:tc>
        <w:tc>
          <w:tcPr>
            <w:tcW w:w="450" w:type="dxa"/>
          </w:tcPr>
          <w:p w14:paraId="0B45AC29"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rsidTr="00B6264B">
        <w:tc>
          <w:tcPr>
            <w:tcW w:w="7825" w:type="dxa"/>
          </w:tcPr>
          <w:p w14:paraId="5ACA9126" w14:textId="128E4B8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1  </w:t>
            </w:r>
            <w:r w:rsidR="00F45E79">
              <w:rPr>
                <w:rFonts w:ascii="TH SarabunPSK" w:eastAsia="Sarabun" w:hAnsi="TH SarabunPSK" w:cs="TH SarabunPSK" w:hint="cs"/>
                <w:color w:val="000000"/>
                <w:cs/>
              </w:rPr>
              <w:t>ผลการศึกษาระบบประมวลผลข้อมูลกลุ่มจุดเมฆ</w:t>
            </w:r>
            <w:r w:rsidR="00DE7D6D">
              <w:rPr>
                <w:rFonts w:ascii="TH SarabunPSK" w:eastAsia="Sarabun" w:hAnsi="TH SarabunPSK" w:cs="TH SarabunPSK"/>
                <w:color w:val="000000"/>
              </w:rPr>
              <w:t>………………………………………….</w:t>
            </w:r>
          </w:p>
        </w:tc>
        <w:tc>
          <w:tcPr>
            <w:tcW w:w="450" w:type="dxa"/>
          </w:tcPr>
          <w:p w14:paraId="282F3D97"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rsidTr="00B6264B">
        <w:tc>
          <w:tcPr>
            <w:tcW w:w="7825" w:type="dxa"/>
          </w:tcPr>
          <w:p w14:paraId="29FC2436" w14:textId="66DA9C48" w:rsidR="00B81713" w:rsidRPr="002A3F73" w:rsidRDefault="001D30B1">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4.2  </w:t>
            </w:r>
            <w:r w:rsidR="0061405D">
              <w:rPr>
                <w:rFonts w:ascii="TH SarabunPSK" w:eastAsia="Sarabun" w:hAnsi="TH SarabunPSK" w:cs="TH SarabunPSK" w:hint="cs"/>
                <w:color w:val="000000"/>
                <w:cs/>
              </w:rPr>
              <w:t>ผลการทดสอบระบบตรวจหาชิ้นงาน</w:t>
            </w:r>
            <w:r w:rsidR="00DE7D6D">
              <w:rPr>
                <w:rFonts w:ascii="TH SarabunPSK" w:eastAsia="Sarabun" w:hAnsi="TH SarabunPSK" w:cs="TH SarabunPSK"/>
                <w:color w:val="000000"/>
              </w:rPr>
              <w:t>…………………………………………………………..</w:t>
            </w:r>
          </w:p>
        </w:tc>
        <w:tc>
          <w:tcPr>
            <w:tcW w:w="450" w:type="dxa"/>
          </w:tcPr>
          <w:p w14:paraId="4905EC3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rsidTr="00B6264B">
        <w:tc>
          <w:tcPr>
            <w:tcW w:w="7825" w:type="dxa"/>
          </w:tcPr>
          <w:p w14:paraId="4E2FD195" w14:textId="54298E82" w:rsidR="00B81713" w:rsidRPr="002A3F73" w:rsidRDefault="001D30B1">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4.3  </w:t>
            </w:r>
            <w:r w:rsidR="00076E36">
              <w:rPr>
                <w:rFonts w:ascii="TH SarabunPSK" w:eastAsia="Sarabun" w:hAnsi="TH SarabunPSK" w:cs="TH SarabunPSK" w:hint="cs"/>
                <w:color w:val="000000"/>
                <w:cs/>
              </w:rPr>
              <w:t xml:space="preserve">การปรับปรุงประสิทธิภาพการตรวจหาชิ้นงาน </w:t>
            </w:r>
            <w:r w:rsidR="00076E36">
              <w:rPr>
                <w:rFonts w:ascii="TH SarabunPSK" w:eastAsia="Sarabun" w:hAnsi="TH SarabunPSK" w:cs="TH SarabunPSK"/>
                <w:color w:val="000000"/>
              </w:rPr>
              <w:t>(Optimization)</w:t>
            </w:r>
            <w:r w:rsidR="00B6264B">
              <w:rPr>
                <w:rFonts w:ascii="TH SarabunPSK" w:eastAsia="Sarabun" w:hAnsi="TH SarabunPSK" w:cs="TH SarabunPSK"/>
                <w:color w:val="000000"/>
              </w:rPr>
              <w:t>…………………….</w:t>
            </w:r>
          </w:p>
        </w:tc>
        <w:tc>
          <w:tcPr>
            <w:tcW w:w="450" w:type="dxa"/>
          </w:tcPr>
          <w:p w14:paraId="1B882A8F"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6264B" w:rsidRPr="002A3F73" w14:paraId="3A4EFDEB" w14:textId="77777777" w:rsidTr="00B6264B">
        <w:tc>
          <w:tcPr>
            <w:tcW w:w="7825" w:type="dxa"/>
          </w:tcPr>
          <w:p w14:paraId="5632B737" w14:textId="76FF7B8D" w:rsidR="00B6264B" w:rsidRPr="002A3F73" w:rsidRDefault="00B6264B" w:rsidP="00B6264B">
            <w:pPr>
              <w:ind w:firstLine="253"/>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r>
              <w:rPr>
                <w:rFonts w:ascii="TH SarabunPSK" w:eastAsia="Sarabun" w:hAnsi="TH SarabunPSK" w:cs="TH SarabunPSK"/>
                <w:color w:val="000000"/>
              </w:rPr>
              <w:t>........</w:t>
            </w:r>
            <w:r w:rsidRPr="002A3F73">
              <w:rPr>
                <w:rFonts w:ascii="TH SarabunPSK" w:eastAsia="Sarabun" w:hAnsi="TH SarabunPSK" w:cs="TH SarabunPSK" w:hint="cs"/>
                <w:color w:val="000000"/>
              </w:rPr>
              <w:t>..................</w:t>
            </w:r>
          </w:p>
        </w:tc>
        <w:tc>
          <w:tcPr>
            <w:tcW w:w="450" w:type="dxa"/>
          </w:tcPr>
          <w:p w14:paraId="72AB8D0C"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559DF34C" w14:textId="77777777" w:rsidTr="00B6264B">
        <w:tc>
          <w:tcPr>
            <w:tcW w:w="7825" w:type="dxa"/>
          </w:tcPr>
          <w:p w14:paraId="507744E0" w14:textId="3F9F5823"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50" w:type="dxa"/>
          </w:tcPr>
          <w:p w14:paraId="0A9A1ED8"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3B68554D" w14:textId="77777777" w:rsidTr="00B6264B">
        <w:tc>
          <w:tcPr>
            <w:tcW w:w="7825" w:type="dxa"/>
          </w:tcPr>
          <w:p w14:paraId="2159F065" w14:textId="5F0516B2"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50" w:type="dxa"/>
          </w:tcPr>
          <w:p w14:paraId="126803D9"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57FA0351" w14:textId="77777777" w:rsidTr="00B6264B">
        <w:tc>
          <w:tcPr>
            <w:tcW w:w="7825" w:type="dxa"/>
          </w:tcPr>
          <w:p w14:paraId="240924B7" w14:textId="61449EA7"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50" w:type="dxa"/>
          </w:tcPr>
          <w:p w14:paraId="0DD24DA9"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23B7BC21" w14:textId="77777777" w:rsidTr="00B6264B">
        <w:tc>
          <w:tcPr>
            <w:tcW w:w="7825" w:type="dxa"/>
          </w:tcPr>
          <w:p w14:paraId="0DA79FBC" w14:textId="77777777" w:rsidR="00B6264B" w:rsidRPr="002A3F73" w:rsidRDefault="00B6264B" w:rsidP="00B6264B">
            <w:pPr>
              <w:ind w:firstLine="720"/>
              <w:rPr>
                <w:rFonts w:ascii="TH SarabunPSK" w:eastAsia="Sarabun" w:hAnsi="TH SarabunPSK" w:cs="TH SarabunPSK" w:hint="cs"/>
                <w:color w:val="000000"/>
              </w:rPr>
            </w:pPr>
          </w:p>
        </w:tc>
        <w:tc>
          <w:tcPr>
            <w:tcW w:w="450" w:type="dxa"/>
          </w:tcPr>
          <w:p w14:paraId="72A7A026"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1E1B5F8C" w14:textId="77777777" w:rsidTr="00B6264B">
        <w:tc>
          <w:tcPr>
            <w:tcW w:w="7825" w:type="dxa"/>
          </w:tcPr>
          <w:p w14:paraId="7FB6D452" w14:textId="3F2278A3"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บรรณานุกรม...............................................................................................................</w:t>
            </w:r>
          </w:p>
        </w:tc>
        <w:tc>
          <w:tcPr>
            <w:tcW w:w="450" w:type="dxa"/>
          </w:tcPr>
          <w:p w14:paraId="23FC38CA"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5C5FCC27" w14:textId="77777777" w:rsidTr="00B6264B">
        <w:tc>
          <w:tcPr>
            <w:tcW w:w="7825" w:type="dxa"/>
          </w:tcPr>
          <w:p w14:paraId="6ECEBAA1" w14:textId="5D802C73"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ภาคผนวก....................................................................................................................</w:t>
            </w:r>
          </w:p>
        </w:tc>
        <w:tc>
          <w:tcPr>
            <w:tcW w:w="450" w:type="dxa"/>
          </w:tcPr>
          <w:p w14:paraId="0BDA9A58"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2CC86D61" w14:textId="77777777" w:rsidTr="00B6264B">
        <w:tc>
          <w:tcPr>
            <w:tcW w:w="7825" w:type="dxa"/>
          </w:tcPr>
          <w:p w14:paraId="7ACA1D02" w14:textId="0598F2B4" w:rsidR="00B6264B" w:rsidRPr="002A3F73" w:rsidRDefault="00B6264B" w:rsidP="00B6264B">
            <w:pPr>
              <w:ind w:firstLine="720"/>
              <w:rPr>
                <w:rFonts w:ascii="TH SarabunPSK" w:eastAsia="Sarabun" w:hAnsi="TH SarabunPSK" w:cs="TH SarabunPSK" w:hint="cs"/>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ก  เครื่องมือที่ใช้ในการวิจัย……………………………………………………………</w:t>
            </w:r>
            <w:r>
              <w:rPr>
                <w:rFonts w:ascii="TH SarabunPSK" w:eastAsia="Sarabun" w:hAnsi="TH SarabunPSK" w:cs="TH SarabunPSK"/>
                <w:color w:val="000000"/>
              </w:rPr>
              <w:t>…</w:t>
            </w:r>
          </w:p>
        </w:tc>
        <w:tc>
          <w:tcPr>
            <w:tcW w:w="450" w:type="dxa"/>
          </w:tcPr>
          <w:p w14:paraId="36C7DF25"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1F0DA1A7" w14:textId="77777777" w:rsidTr="00B6264B">
        <w:tc>
          <w:tcPr>
            <w:tcW w:w="7825" w:type="dxa"/>
          </w:tcPr>
          <w:p w14:paraId="019F9E93" w14:textId="45641A5E" w:rsidR="00B6264B" w:rsidRPr="002A3F73" w:rsidRDefault="00B6264B" w:rsidP="00B6264B">
            <w:pPr>
              <w:ind w:firstLine="720"/>
              <w:rPr>
                <w:rFonts w:ascii="TH SarabunPSK" w:eastAsia="Sarabun" w:hAnsi="TH SarabunPSK" w:cs="TH SarabunPSK" w:hint="cs"/>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ข  [พิมพ์ชื่อภาคผนวก].............................................................................</w:t>
            </w:r>
            <w:r>
              <w:rPr>
                <w:rFonts w:ascii="TH SarabunPSK" w:eastAsia="Sarabun" w:hAnsi="TH SarabunPSK" w:cs="TH SarabunPSK"/>
                <w:color w:val="000000"/>
              </w:rPr>
              <w:t>.</w:t>
            </w:r>
          </w:p>
        </w:tc>
        <w:tc>
          <w:tcPr>
            <w:tcW w:w="450" w:type="dxa"/>
          </w:tcPr>
          <w:p w14:paraId="6393255F"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4271D2F0" w14:textId="77777777" w:rsidTr="00B6264B">
        <w:tc>
          <w:tcPr>
            <w:tcW w:w="7825" w:type="dxa"/>
          </w:tcPr>
          <w:p w14:paraId="03383EB8" w14:textId="7D112868" w:rsidR="00B6264B" w:rsidRPr="002A3F73" w:rsidRDefault="00B6264B" w:rsidP="00B6264B">
            <w:pPr>
              <w:ind w:firstLine="720"/>
              <w:rPr>
                <w:rFonts w:ascii="TH SarabunPSK" w:eastAsia="Sarabun" w:hAnsi="TH SarabunPSK" w:cs="TH SarabunPSK" w:hint="cs"/>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ค  [พิมพ์ชื่อภาคผนวก].............................................................................</w:t>
            </w:r>
            <w:r>
              <w:rPr>
                <w:rFonts w:ascii="TH SarabunPSK" w:eastAsia="Sarabun" w:hAnsi="TH SarabunPSK" w:cs="TH SarabunPSK"/>
                <w:color w:val="000000"/>
              </w:rPr>
              <w:t>.</w:t>
            </w:r>
          </w:p>
        </w:tc>
        <w:tc>
          <w:tcPr>
            <w:tcW w:w="450" w:type="dxa"/>
          </w:tcPr>
          <w:p w14:paraId="1FCACEF2"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6B671EB7" w14:textId="77777777" w:rsidTr="00B6264B">
        <w:tc>
          <w:tcPr>
            <w:tcW w:w="7825" w:type="dxa"/>
          </w:tcPr>
          <w:p w14:paraId="6E124E56" w14:textId="6BF60CC3" w:rsidR="00B6264B" w:rsidRDefault="00B6264B" w:rsidP="00B6264B">
            <w:pPr>
              <w:ind w:firstLine="703"/>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w:t>
            </w:r>
            <w:proofErr w:type="spellStart"/>
            <w:r w:rsidRPr="002A3F73">
              <w:rPr>
                <w:rFonts w:ascii="TH SarabunPSK" w:eastAsia="Sarabun" w:hAnsi="TH SarabunPSK" w:cs="TH SarabunPSK" w:hint="cs"/>
                <w:color w:val="000000"/>
              </w:rPr>
              <w:t>ผู้ทำการค้นคว้าอิสระ</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p w14:paraId="4662A8E5" w14:textId="77777777" w:rsidR="00B6264B" w:rsidRPr="002A3F73" w:rsidRDefault="00B6264B" w:rsidP="00B6264B">
            <w:pPr>
              <w:ind w:firstLine="720"/>
              <w:rPr>
                <w:rFonts w:ascii="TH SarabunPSK" w:eastAsia="Sarabun" w:hAnsi="TH SarabunPSK" w:cs="TH SarabunPSK" w:hint="cs"/>
                <w:color w:val="000000"/>
              </w:rPr>
            </w:pPr>
          </w:p>
        </w:tc>
        <w:tc>
          <w:tcPr>
            <w:tcW w:w="450" w:type="dxa"/>
          </w:tcPr>
          <w:p w14:paraId="51F627F1" w14:textId="77777777" w:rsidR="00B6264B" w:rsidRPr="002A3F73" w:rsidRDefault="00B6264B" w:rsidP="00B6264B">
            <w:pPr>
              <w:ind w:right="-20"/>
              <w:jc w:val="both"/>
              <w:rPr>
                <w:rFonts w:ascii="TH SarabunPSK" w:eastAsia="Sarabun" w:hAnsi="TH SarabunPSK" w:cs="TH SarabunPSK" w:hint="cs"/>
                <w:color w:val="000000"/>
              </w:rPr>
            </w:pPr>
          </w:p>
        </w:tc>
      </w:tr>
    </w:tbl>
    <w:p w14:paraId="44B48E43" w14:textId="55B54226" w:rsidR="00B6264B" w:rsidRDefault="00B6264B">
      <w:pPr>
        <w:spacing w:after="0" w:line="240" w:lineRule="auto"/>
        <w:jc w:val="right"/>
        <w:rPr>
          <w:rFonts w:ascii="TH SarabunPSK" w:eastAsia="Sarabun" w:hAnsi="TH SarabunPSK" w:cs="TH SarabunPSK"/>
          <w:b/>
          <w:color w:val="000000"/>
          <w:sz w:val="32"/>
          <w:szCs w:val="32"/>
        </w:rPr>
      </w:pPr>
    </w:p>
    <w:p w14:paraId="25B78F63" w14:textId="77777777" w:rsidR="00B6264B" w:rsidRDefault="00B6264B">
      <w:pPr>
        <w:rPr>
          <w:rFonts w:ascii="TH SarabunPSK" w:eastAsia="Sarabun" w:hAnsi="TH SarabunPSK" w:cs="TH SarabunPSK"/>
          <w:b/>
          <w:color w:val="000000"/>
          <w:sz w:val="32"/>
          <w:szCs w:val="32"/>
        </w:rPr>
      </w:pPr>
      <w:r>
        <w:rPr>
          <w:rFonts w:ascii="TH SarabunPSK" w:eastAsia="Sarabun" w:hAnsi="TH SarabunPSK" w:cs="TH SarabunPSK"/>
          <w:b/>
          <w:color w:val="000000"/>
          <w:sz w:val="32"/>
          <w:szCs w:val="32"/>
        </w:rPr>
        <w:br w:type="page"/>
      </w:r>
    </w:p>
    <w:p w14:paraId="0E048BCE" w14:textId="7EDABDB3" w:rsidR="00B6264B" w:rsidRPr="002A3F73" w:rsidRDefault="00B6264B" w:rsidP="00B6264B">
      <w:pPr>
        <w:spacing w:after="0" w:line="240" w:lineRule="auto"/>
        <w:jc w:val="center"/>
        <w:rPr>
          <w:rFonts w:ascii="TH SarabunPSK" w:eastAsia="Sarabun" w:hAnsi="TH SarabunPSK" w:cs="TH SarabunPSK" w:hint="cs"/>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B6264B">
        <w:rPr>
          <w:rFonts w:ascii="TH SarabunPSK" w:eastAsia="Sarabun" w:hAnsi="TH SarabunPSK" w:cs="TH SarabunPSK" w:hint="cs"/>
          <w:bCs/>
          <w:color w:val="000000"/>
          <w:sz w:val="32"/>
          <w:szCs w:val="32"/>
          <w:cs/>
        </w:rPr>
        <w:t>ตาราง</w:t>
      </w:r>
    </w:p>
    <w:p w14:paraId="12B3A717" w14:textId="6483511D" w:rsidR="00B6264B"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r>
        <w:rPr>
          <w:rFonts w:ascii="TH SarabunPSK" w:eastAsia="Sarabun" w:hAnsi="TH SarabunPSK" w:cs="TH SarabunPSK"/>
          <w:b/>
          <w:color w:val="000000"/>
          <w:sz w:val="32"/>
          <w:szCs w:val="32"/>
        </w:rPr>
        <w:t xml:space="preserve"> </w:t>
      </w:r>
    </w:p>
    <w:p w14:paraId="3A6237B2" w14:textId="1CCBB7A7" w:rsidR="00B6264B" w:rsidRDefault="00B6264B">
      <w:pPr>
        <w:rPr>
          <w:rFonts w:ascii="TH SarabunPSK" w:eastAsia="Sarabun" w:hAnsi="TH SarabunPSK" w:cs="TH SarabunPSK"/>
          <w:b/>
          <w:color w:val="000000"/>
          <w:sz w:val="32"/>
          <w:szCs w:val="32"/>
        </w:rPr>
      </w:pPr>
    </w:p>
    <w:p w14:paraId="2765F26A" w14:textId="2D67507A" w:rsidR="00B6264B" w:rsidRPr="00B6264B" w:rsidRDefault="00B6264B" w:rsidP="00B6264B">
      <w:pPr>
        <w:pStyle w:val="TableofFigures"/>
        <w:tabs>
          <w:tab w:val="right" w:leader="dot" w:pos="8100"/>
        </w:tabs>
        <w:rPr>
          <w:rFonts w:ascii="TH SarabunPSK" w:eastAsiaTheme="minorEastAsia" w:hAnsi="TH SarabunPSK" w:cs="TH SarabunPSK" w:hint="cs"/>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ตารางที่" </w:instrText>
      </w:r>
      <w:r w:rsidRPr="00B6264B">
        <w:rPr>
          <w:rFonts w:ascii="TH SarabunPSK" w:eastAsia="Sarabun" w:hAnsi="TH SarabunPSK" w:cs="TH SarabunPSK" w:hint="cs"/>
          <w:b/>
          <w:color w:val="000000"/>
          <w:sz w:val="32"/>
          <w:szCs w:val="32"/>
          <w:cs/>
        </w:rPr>
        <w:fldChar w:fldCharType="separate"/>
      </w:r>
      <w:hyperlink w:anchor="_Toc69854968" w:history="1">
        <w:r w:rsidRPr="00B6264B">
          <w:rPr>
            <w:rStyle w:val="Hyperlink"/>
            <w:rFonts w:ascii="TH SarabunPSK" w:hAnsi="TH SarabunPSK" w:cs="TH SarabunPSK" w:hint="cs"/>
            <w:noProof/>
            <w:sz w:val="32"/>
            <w:szCs w:val="32"/>
            <w:cs/>
          </w:rPr>
          <w:t>ตารางที่ 1.1 แผนเวลาการดำเนินงานวิจัย</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D11A693" w14:textId="7F61A8B1" w:rsidR="00B6264B" w:rsidRPr="00B6264B" w:rsidRDefault="00B6264B" w:rsidP="00B6264B">
      <w:pPr>
        <w:pStyle w:val="TableofFigures"/>
        <w:tabs>
          <w:tab w:val="right" w:leader="dot" w:pos="8100"/>
        </w:tabs>
        <w:rPr>
          <w:rFonts w:ascii="TH SarabunPSK" w:eastAsiaTheme="minorEastAsia" w:hAnsi="TH SarabunPSK" w:cs="TH SarabunPSK" w:hint="cs"/>
          <w:noProof/>
          <w:sz w:val="32"/>
          <w:szCs w:val="32"/>
        </w:rPr>
      </w:pPr>
      <w:hyperlink w:anchor="_Toc69854969" w:history="1">
        <w:r w:rsidRPr="00B6264B">
          <w:rPr>
            <w:rStyle w:val="Hyperlink"/>
            <w:rFonts w:ascii="TH SarabunPSK" w:hAnsi="TH SarabunPSK" w:cs="TH SarabunPSK" w:hint="cs"/>
            <w:noProof/>
            <w:sz w:val="32"/>
            <w:szCs w:val="32"/>
            <w:cs/>
          </w:rPr>
          <w:t>ตารางที่ 4.1 ความถูกต้องของการตรวจหาชิ้นงานพ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7930159D" w14:textId="3A1A939D" w:rsidR="00B6264B" w:rsidRPr="00B6264B" w:rsidRDefault="00B6264B" w:rsidP="00B6264B">
      <w:pPr>
        <w:pStyle w:val="TableofFigures"/>
        <w:tabs>
          <w:tab w:val="right" w:leader="dot" w:pos="8100"/>
        </w:tabs>
        <w:rPr>
          <w:rFonts w:ascii="TH SarabunPSK" w:eastAsiaTheme="minorEastAsia" w:hAnsi="TH SarabunPSK" w:cs="TH SarabunPSK" w:hint="cs"/>
          <w:noProof/>
          <w:sz w:val="32"/>
          <w:szCs w:val="32"/>
        </w:rPr>
      </w:pPr>
      <w:hyperlink w:anchor="_Toc69854970" w:history="1">
        <w:r w:rsidRPr="00B6264B">
          <w:rPr>
            <w:rStyle w:val="Hyperlink"/>
            <w:rFonts w:ascii="TH SarabunPSK" w:hAnsi="TH SarabunPSK" w:cs="TH SarabunPSK" w:hint="cs"/>
            <w:noProof/>
            <w:sz w:val="32"/>
            <w:szCs w:val="32"/>
            <w:cs/>
          </w:rPr>
          <w:t>ตารางที่ 4.2 เปรียบเทียบไลบรารี่ที่ใช้ในการพัฒนาระบ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7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1</w:t>
        </w:r>
        <w:r w:rsidRPr="00B6264B">
          <w:rPr>
            <w:rFonts w:ascii="TH SarabunPSK" w:hAnsi="TH SarabunPSK" w:cs="TH SarabunPSK" w:hint="cs"/>
            <w:noProof/>
            <w:webHidden/>
            <w:sz w:val="32"/>
            <w:szCs w:val="32"/>
          </w:rPr>
          <w:fldChar w:fldCharType="end"/>
        </w:r>
      </w:hyperlink>
    </w:p>
    <w:p w14:paraId="4E514DA5" w14:textId="2D536773" w:rsidR="00B6264B" w:rsidRDefault="00B6264B" w:rsidP="00B6264B">
      <w:pPr>
        <w:tabs>
          <w:tab w:val="right" w:leader="dot" w:pos="8100"/>
        </w:tabs>
        <w:rPr>
          <w:rFonts w:ascii="TH SarabunPSK" w:eastAsia="Sarabun" w:hAnsi="TH SarabunPSK" w:cs="TH SarabunPSK"/>
          <w:b/>
          <w:color w:val="000000"/>
          <w:sz w:val="32"/>
          <w:szCs w:val="32"/>
          <w:cs/>
        </w:rPr>
      </w:pPr>
      <w:r w:rsidRPr="00B6264B">
        <w:rPr>
          <w:rFonts w:ascii="TH SarabunPSK" w:eastAsia="Sarabun" w:hAnsi="TH SarabunPSK" w:cs="TH SarabunPSK" w:hint="cs"/>
          <w:b/>
          <w:color w:val="000000"/>
          <w:sz w:val="32"/>
          <w:szCs w:val="32"/>
          <w:cs/>
        </w:rPr>
        <w:fldChar w:fldCharType="end"/>
      </w:r>
    </w:p>
    <w:p w14:paraId="48778C6F" w14:textId="6DCE298B" w:rsidR="00B6264B" w:rsidRDefault="00B6264B" w:rsidP="00B6264B">
      <w:pPr>
        <w:rPr>
          <w:rFonts w:ascii="TH SarabunPSK" w:eastAsia="Sarabun" w:hAnsi="TH SarabunPSK" w:cs="TH SarabunPSK" w:hint="cs"/>
          <w:b/>
          <w:color w:val="000000"/>
          <w:sz w:val="32"/>
          <w:szCs w:val="32"/>
          <w:cs/>
        </w:rPr>
      </w:pPr>
      <w:r>
        <w:rPr>
          <w:rFonts w:ascii="TH SarabunPSK" w:eastAsia="Sarabun" w:hAnsi="TH SarabunPSK" w:cs="TH SarabunPSK"/>
          <w:b/>
          <w:color w:val="000000"/>
          <w:sz w:val="32"/>
          <w:szCs w:val="32"/>
          <w:cs/>
        </w:rPr>
        <w:br w:type="page"/>
      </w:r>
    </w:p>
    <w:p w14:paraId="29E81A46" w14:textId="086DEFE9" w:rsidR="00B6264B" w:rsidRPr="002A3F73" w:rsidRDefault="00B6264B" w:rsidP="00B6264B">
      <w:pPr>
        <w:spacing w:after="0" w:line="240" w:lineRule="auto"/>
        <w:jc w:val="center"/>
        <w:rPr>
          <w:rFonts w:ascii="TH SarabunPSK" w:eastAsia="Sarabun" w:hAnsi="TH SarabunPSK" w:cs="TH SarabunPSK" w:hint="cs"/>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p>
    <w:p w14:paraId="4844BFCA"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107E8E1A" w14:textId="77777777" w:rsidR="00B6264B" w:rsidRPr="002A3F73"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795255C4" w14:textId="19DE16B5" w:rsidR="00B81713" w:rsidRDefault="00B81713" w:rsidP="00B6264B">
      <w:pPr>
        <w:spacing w:after="0" w:line="240" w:lineRule="auto"/>
        <w:rPr>
          <w:rFonts w:ascii="TH SarabunPSK" w:eastAsia="Sarabun" w:hAnsi="TH SarabunPSK" w:cs="TH SarabunPSK" w:hint="cs"/>
          <w:b/>
          <w:color w:val="000000"/>
          <w:sz w:val="32"/>
          <w:szCs w:val="32"/>
        </w:rPr>
      </w:pPr>
    </w:p>
    <w:p w14:paraId="0257B4F4" w14:textId="551BFFA5" w:rsidR="00B6264B" w:rsidRPr="00B6264B" w:rsidRDefault="00B6264B" w:rsidP="00B6264B">
      <w:pPr>
        <w:pStyle w:val="TableofFigures"/>
        <w:tabs>
          <w:tab w:val="right" w:leader="dot" w:pos="8100"/>
        </w:tabs>
        <w:rPr>
          <w:rFonts w:ascii="TH SarabunPSK" w:hAnsi="TH SarabunPSK" w:cs="TH SarabunPSK" w:hint="cs"/>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ภาพที่" </w:instrText>
      </w:r>
      <w:r w:rsidRPr="00B6264B">
        <w:rPr>
          <w:rFonts w:ascii="TH SarabunPSK" w:eastAsia="Sarabun" w:hAnsi="TH SarabunPSK" w:cs="TH SarabunPSK" w:hint="cs"/>
          <w:b/>
          <w:color w:val="000000"/>
          <w:sz w:val="32"/>
          <w:szCs w:val="32"/>
          <w:cs/>
        </w:rPr>
        <w:fldChar w:fldCharType="separate"/>
      </w:r>
      <w:hyperlink w:anchor="_Toc69854644" w:history="1">
        <w:r w:rsidRPr="00B6264B">
          <w:rPr>
            <w:rStyle w:val="Hyperlink"/>
            <w:rFonts w:ascii="TH SarabunPSK" w:hAnsi="TH SarabunPSK" w:cs="TH SarabunPSK" w:hint="cs"/>
            <w:noProof/>
            <w:sz w:val="32"/>
            <w:szCs w:val="32"/>
            <w:cs/>
          </w:rPr>
          <w:t>ภาพที่ 2.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 2 มิติบนเซนเซอร์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79C5A185" w14:textId="5B2EB9CC"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5" w:history="1">
        <w:r w:rsidRPr="00B6264B">
          <w:rPr>
            <w:rStyle w:val="Hyperlink"/>
            <w:rFonts w:ascii="TH SarabunPSK" w:hAnsi="TH SarabunPSK" w:cs="TH SarabunPSK" w:hint="cs"/>
            <w:noProof/>
            <w:sz w:val="32"/>
            <w:szCs w:val="32"/>
            <w:cs/>
          </w:rPr>
          <w:t>ภาพที่ 2.2 โครงสร้างข้อมูลภาพ 2 มิ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2DD263F4" w14:textId="30AEED7B"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6" w:history="1">
        <w:r w:rsidRPr="00B6264B">
          <w:rPr>
            <w:rStyle w:val="Hyperlink"/>
            <w:rFonts w:ascii="TH SarabunPSK" w:hAnsi="TH SarabunPSK" w:cs="TH SarabunPSK" w:hint="cs"/>
            <w:noProof/>
            <w:sz w:val="32"/>
            <w:szCs w:val="32"/>
            <w:cs/>
          </w:rPr>
          <w:t>ภาพที่ 2.3 การมองภาพความลึกที่แสดงบนระนาบ 3 มิ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7B516320" w14:textId="607913AC"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7" w:history="1">
        <w:r w:rsidRPr="00B6264B">
          <w:rPr>
            <w:rStyle w:val="Hyperlink"/>
            <w:rFonts w:ascii="TH SarabunPSK" w:hAnsi="TH SarabunPSK" w:cs="TH SarabunPSK" w:hint="cs"/>
            <w:noProof/>
            <w:sz w:val="32"/>
            <w:szCs w:val="32"/>
            <w:cs/>
          </w:rPr>
          <w:t xml:space="preserve">ภาพที่ 2.4 การใช้เทคโนโลยี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บนยานยน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7C54BA82" w14:textId="1FFFD57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8" w:history="1">
        <w:r w:rsidRPr="00B6264B">
          <w:rPr>
            <w:rStyle w:val="Hyperlink"/>
            <w:rFonts w:ascii="TH SarabunPSK" w:hAnsi="TH SarabunPSK" w:cs="TH SarabunPSK" w:hint="cs"/>
            <w:noProof/>
            <w:sz w:val="32"/>
            <w:szCs w:val="32"/>
            <w:cs/>
          </w:rPr>
          <w:t>ภาพที่ 2.5 เครื่องมือสแกนวัตถุ 3 มิ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5983FF0B" w14:textId="3020D50B"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9" w:history="1">
        <w:r w:rsidRPr="00B6264B">
          <w:rPr>
            <w:rStyle w:val="Hyperlink"/>
            <w:rFonts w:ascii="TH SarabunPSK" w:hAnsi="TH SarabunPSK" w:cs="TH SarabunPSK" w:hint="cs"/>
            <w:noProof/>
            <w:sz w:val="32"/>
            <w:szCs w:val="32"/>
            <w:cs/>
          </w:rPr>
          <w:t>ภาพที่ 2.6 เทคนิคการถ่ายภาพ 3 มิติเพื่อได้มาซึ่งภาพความลึก</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37DC1F8A" w14:textId="149C02A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0" w:history="1">
        <w:r w:rsidRPr="00B6264B">
          <w:rPr>
            <w:rStyle w:val="Hyperlink"/>
            <w:rFonts w:ascii="TH SarabunPSK" w:hAnsi="TH SarabunPSK" w:cs="TH SarabunPSK" w:hint="cs"/>
            <w:noProof/>
            <w:sz w:val="32"/>
            <w:szCs w:val="32"/>
            <w:cs/>
          </w:rPr>
          <w:t xml:space="preserve">ภาพที่ 2.7 ผลิตภัณฑ์กล้องถ่ายภาพความลึกของบริษัท </w:t>
        </w:r>
        <w:r w:rsidRPr="00B6264B">
          <w:rPr>
            <w:rStyle w:val="Hyperlink"/>
            <w:rFonts w:ascii="TH SarabunPSK" w:hAnsi="TH SarabunPSK" w:cs="TH SarabunPSK" w:hint="cs"/>
            <w:noProof/>
            <w:sz w:val="32"/>
            <w:szCs w:val="32"/>
          </w:rPr>
          <w:t>Intel</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12B2C31C" w14:textId="6F3BB037"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1" w:history="1">
        <w:r w:rsidRPr="00B6264B">
          <w:rPr>
            <w:rStyle w:val="Hyperlink"/>
            <w:rFonts w:ascii="TH SarabunPSK" w:hAnsi="TH SarabunPSK" w:cs="TH SarabunPSK" w:hint="cs"/>
            <w:noProof/>
            <w:sz w:val="32"/>
            <w:szCs w:val="32"/>
            <w:cs/>
          </w:rPr>
          <w:t>ภาพที่ 2.8 ภาพความลึกที่สีของภาพแสดงถึง ความลึกของพื้นผิวหรือวัตถุภายในภาพ</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6EF3B1B5" w14:textId="199F6C25"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2" w:history="1">
        <w:r w:rsidRPr="00B6264B">
          <w:rPr>
            <w:rStyle w:val="Hyperlink"/>
            <w:rFonts w:ascii="TH SarabunPSK" w:hAnsi="TH SarabunPSK" w:cs="TH SarabunPSK" w:hint="cs"/>
            <w:noProof/>
            <w:sz w:val="32"/>
            <w:szCs w:val="32"/>
            <w:cs/>
          </w:rPr>
          <w:t xml:space="preserve">ภาพที่ 2.9 ข้อมูล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 xml:space="preserve">ที่ตำแหน่งจุดอ้างอิงจาก </w:t>
        </w:r>
        <w:r w:rsidRPr="00B6264B">
          <w:rPr>
            <w:rStyle w:val="Hyperlink"/>
            <w:rFonts w:ascii="TH SarabunPSK" w:hAnsi="TH SarabunPSK" w:cs="TH SarabunPSK" w:hint="cs"/>
            <w:noProof/>
            <w:sz w:val="32"/>
            <w:szCs w:val="32"/>
          </w:rPr>
          <w:t xml:space="preserve">Pinhole </w:t>
        </w:r>
        <w:r w:rsidRPr="00B6264B">
          <w:rPr>
            <w:rStyle w:val="Hyperlink"/>
            <w:rFonts w:ascii="TH SarabunPSK" w:hAnsi="TH SarabunPSK" w:cs="TH SarabunPSK" w:hint="cs"/>
            <w:noProof/>
            <w:sz w:val="32"/>
            <w:szCs w:val="32"/>
            <w:cs/>
          </w:rPr>
          <w:t>ของกล้องถ่ายภาพ</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2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6</w:t>
        </w:r>
        <w:r w:rsidRPr="00B6264B">
          <w:rPr>
            <w:rFonts w:ascii="TH SarabunPSK" w:hAnsi="TH SarabunPSK" w:cs="TH SarabunPSK" w:hint="cs"/>
            <w:noProof/>
            <w:webHidden/>
            <w:sz w:val="32"/>
            <w:szCs w:val="32"/>
          </w:rPr>
          <w:fldChar w:fldCharType="end"/>
        </w:r>
      </w:hyperlink>
    </w:p>
    <w:p w14:paraId="15F550DC" w14:textId="3AD4930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3" w:history="1">
        <w:r w:rsidRPr="00B6264B">
          <w:rPr>
            <w:rStyle w:val="Hyperlink"/>
            <w:rFonts w:ascii="TH SarabunPSK" w:hAnsi="TH SarabunPSK" w:cs="TH SarabunPSK" w:hint="cs"/>
            <w:noProof/>
            <w:sz w:val="32"/>
            <w:szCs w:val="32"/>
            <w:cs/>
          </w:rPr>
          <w:t xml:space="preserve">ภาพที่ 2.10 การแสดงผลข้อมูล 3 มิติด้วยเครื่องมือไลบรารี่ </w:t>
        </w:r>
        <w:r w:rsidRPr="00B6264B">
          <w:rPr>
            <w:rStyle w:val="Hyperlink"/>
            <w:rFonts w:ascii="TH SarabunPSK" w:hAnsi="TH SarabunPSK" w:cs="TH SarabunPSK" w:hint="cs"/>
            <w:noProof/>
            <w:sz w:val="32"/>
            <w:szCs w:val="32"/>
          </w:rPr>
          <w:t>Open3d</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7F2BD52B" w14:textId="78121352"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4" w:history="1">
        <w:r w:rsidRPr="00B6264B">
          <w:rPr>
            <w:rStyle w:val="Hyperlink"/>
            <w:rFonts w:ascii="TH SarabunPSK" w:hAnsi="TH SarabunPSK" w:cs="TH SarabunPSK" w:hint="cs"/>
            <w:noProof/>
            <w:sz w:val="32"/>
            <w:szCs w:val="32"/>
            <w:cs/>
          </w:rPr>
          <w:t>ภาพที่ 2.1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เทคนิคการลดจำนวนจุด </w:t>
        </w:r>
        <w:r w:rsidRPr="00B6264B">
          <w:rPr>
            <w:rStyle w:val="Hyperlink"/>
            <w:rFonts w:ascii="TH SarabunPSK" w:hAnsi="TH SarabunPSK" w:cs="TH SarabunPSK" w:hint="cs"/>
            <w:noProof/>
            <w:sz w:val="32"/>
            <w:szCs w:val="32"/>
          </w:rPr>
          <w:t>Down Sampling</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9</w:t>
        </w:r>
        <w:r w:rsidRPr="00B6264B">
          <w:rPr>
            <w:rFonts w:ascii="TH SarabunPSK" w:hAnsi="TH SarabunPSK" w:cs="TH SarabunPSK" w:hint="cs"/>
            <w:noProof/>
            <w:webHidden/>
            <w:sz w:val="32"/>
            <w:szCs w:val="32"/>
          </w:rPr>
          <w:fldChar w:fldCharType="end"/>
        </w:r>
      </w:hyperlink>
    </w:p>
    <w:p w14:paraId="4F9DDD3D" w14:textId="02EF1910"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5" w:history="1">
        <w:r w:rsidRPr="00B6264B">
          <w:rPr>
            <w:rStyle w:val="Hyperlink"/>
            <w:rFonts w:ascii="TH SarabunPSK" w:hAnsi="TH SarabunPSK" w:cs="TH SarabunPSK" w:hint="cs"/>
            <w:noProof/>
            <w:sz w:val="32"/>
            <w:szCs w:val="32"/>
            <w:cs/>
          </w:rPr>
          <w:t>ภาพที่ 2.12</w:t>
        </w:r>
        <w:r w:rsidRPr="00B6264B">
          <w:rPr>
            <w:rStyle w:val="Hyperlink"/>
            <w:rFonts w:ascii="TH SarabunPSK" w:hAnsi="TH SarabunPSK" w:cs="TH SarabunPSK" w:hint="cs"/>
            <w:noProof/>
            <w:sz w:val="32"/>
            <w:szCs w:val="32"/>
          </w:rPr>
          <w:t xml:space="preserve"> Normal vector </w:t>
        </w:r>
        <w:r w:rsidRPr="00B6264B">
          <w:rPr>
            <w:rStyle w:val="Hyperlink"/>
            <w:rFonts w:ascii="TH SarabunPSK" w:hAnsi="TH SarabunPSK" w:cs="TH SarabunPSK" w:hint="cs"/>
            <w:noProof/>
            <w:sz w:val="32"/>
            <w:szCs w:val="32"/>
            <w:cs/>
          </w:rPr>
          <w:t xml:space="preserve">ของข้อมูล </w:t>
        </w:r>
        <w:r w:rsidRPr="00B6264B">
          <w:rPr>
            <w:rStyle w:val="Hyperlink"/>
            <w:rFonts w:ascii="TH SarabunPSK" w:hAnsi="TH SarabunPSK" w:cs="TH SarabunPSK" w:hint="cs"/>
            <w:noProof/>
            <w:sz w:val="32"/>
            <w:szCs w:val="32"/>
          </w:rPr>
          <w:t>Point cloud</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0</w:t>
        </w:r>
        <w:r w:rsidRPr="00B6264B">
          <w:rPr>
            <w:rFonts w:ascii="TH SarabunPSK" w:hAnsi="TH SarabunPSK" w:cs="TH SarabunPSK" w:hint="cs"/>
            <w:noProof/>
            <w:webHidden/>
            <w:sz w:val="32"/>
            <w:szCs w:val="32"/>
          </w:rPr>
          <w:fldChar w:fldCharType="end"/>
        </w:r>
      </w:hyperlink>
    </w:p>
    <w:p w14:paraId="763D487F" w14:textId="200CBEE2"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6" w:history="1">
        <w:r w:rsidRPr="00B6264B">
          <w:rPr>
            <w:rStyle w:val="Hyperlink"/>
            <w:rFonts w:ascii="TH SarabunPSK" w:hAnsi="TH SarabunPSK" w:cs="TH SarabunPSK" w:hint="cs"/>
            <w:noProof/>
            <w:sz w:val="32"/>
            <w:szCs w:val="32"/>
            <w:cs/>
          </w:rPr>
          <w:t>ภาพที่ 2.13</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ารค้นหาจุดใกล้เคียง </w:t>
        </w:r>
        <w:r w:rsidRPr="00B6264B">
          <w:rPr>
            <w:rStyle w:val="Hyperlink"/>
            <w:rFonts w:ascii="TH SarabunPSK" w:hAnsi="TH SarabunPSK" w:cs="TH SarabunPSK" w:hint="cs"/>
            <w:noProof/>
            <w:sz w:val="32"/>
            <w:szCs w:val="32"/>
          </w:rPr>
          <w:t xml:space="preserve">(Neighbors) </w:t>
        </w:r>
        <w:r w:rsidRPr="00B6264B">
          <w:rPr>
            <w:rStyle w:val="Hyperlink"/>
            <w:rFonts w:ascii="TH SarabunPSK" w:hAnsi="TH SarabunPSK" w:cs="TH SarabunPSK" w:hint="cs"/>
            <w:noProof/>
            <w:sz w:val="32"/>
            <w:szCs w:val="32"/>
            <w:cs/>
          </w:rPr>
          <w:t xml:space="preserve">เพื่อคำนวณเวกเตอร์ </w:t>
        </w:r>
        <w:r w:rsidRPr="00B6264B">
          <w:rPr>
            <w:rStyle w:val="Hyperlink"/>
            <w:rFonts w:ascii="TH SarabunPSK" w:hAnsi="TH SarabunPSK" w:cs="TH SarabunPSK" w:hint="cs"/>
            <w:noProof/>
            <w:sz w:val="32"/>
            <w:szCs w:val="32"/>
          </w:rPr>
          <w:t xml:space="preserve">Normal </w:t>
        </w:r>
        <w:r w:rsidRPr="00B6264B">
          <w:rPr>
            <w:rStyle w:val="Hyperlink"/>
            <w:rFonts w:ascii="TH SarabunPSK" w:hAnsi="TH SarabunPSK" w:cs="TH SarabunPSK" w:hint="cs"/>
            <w:noProof/>
            <w:sz w:val="32"/>
            <w:szCs w:val="32"/>
            <w:cs/>
          </w:rPr>
          <w:t>ของข้อมูลจุด</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0</w:t>
        </w:r>
        <w:r w:rsidRPr="00B6264B">
          <w:rPr>
            <w:rFonts w:ascii="TH SarabunPSK" w:hAnsi="TH SarabunPSK" w:cs="TH SarabunPSK" w:hint="cs"/>
            <w:noProof/>
            <w:webHidden/>
            <w:sz w:val="32"/>
            <w:szCs w:val="32"/>
          </w:rPr>
          <w:fldChar w:fldCharType="end"/>
        </w:r>
      </w:hyperlink>
    </w:p>
    <w:p w14:paraId="28131A16" w14:textId="1CF53252"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7" w:history="1">
        <w:r w:rsidRPr="00B6264B">
          <w:rPr>
            <w:rStyle w:val="Hyperlink"/>
            <w:rFonts w:ascii="TH SarabunPSK" w:hAnsi="TH SarabunPSK" w:cs="TH SarabunPSK" w:hint="cs"/>
            <w:noProof/>
            <w:sz w:val="32"/>
            <w:szCs w:val="32"/>
            <w:cs/>
          </w:rPr>
          <w:t>ภาพที่ 2.14</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โครงสร้างการคำนวณลักษณะเชิงเราขา </w:t>
        </w:r>
        <w:r w:rsidRPr="00B6264B">
          <w:rPr>
            <w:rStyle w:val="Hyperlink"/>
            <w:rFonts w:ascii="TH SarabunPSK" w:hAnsi="TH SarabunPSK" w:cs="TH SarabunPSK" w:hint="cs"/>
            <w:noProof/>
            <w:sz w:val="32"/>
            <w:szCs w:val="32"/>
          </w:rPr>
          <w:t>Point feature histogram</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1</w:t>
        </w:r>
        <w:r w:rsidRPr="00B6264B">
          <w:rPr>
            <w:rFonts w:ascii="TH SarabunPSK" w:hAnsi="TH SarabunPSK" w:cs="TH SarabunPSK" w:hint="cs"/>
            <w:noProof/>
            <w:webHidden/>
            <w:sz w:val="32"/>
            <w:szCs w:val="32"/>
          </w:rPr>
          <w:fldChar w:fldCharType="end"/>
        </w:r>
      </w:hyperlink>
    </w:p>
    <w:p w14:paraId="7FDC91D5" w14:textId="1ED1FE4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8" w:history="1">
        <w:r w:rsidRPr="00B6264B">
          <w:rPr>
            <w:rStyle w:val="Hyperlink"/>
            <w:rFonts w:ascii="TH SarabunPSK" w:hAnsi="TH SarabunPSK" w:cs="TH SarabunPSK" w:hint="cs"/>
            <w:noProof/>
            <w:sz w:val="32"/>
            <w:szCs w:val="32"/>
            <w:cs/>
          </w:rPr>
          <w:t>ภาพที่ 2.15</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ตัวอย่างกราฟความถี่ของวัตถุสามมิติ </w:t>
        </w:r>
        <w:r w:rsidRPr="00B6264B">
          <w:rPr>
            <w:rStyle w:val="Hyperlink"/>
            <w:rFonts w:ascii="TH SarabunPSK" w:hAnsi="TH SarabunPSK" w:cs="TH SarabunPSK" w:hint="cs"/>
            <w:noProof/>
            <w:sz w:val="32"/>
            <w:szCs w:val="32"/>
          </w:rPr>
          <w:t>(PFH)</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2</w:t>
        </w:r>
        <w:r w:rsidRPr="00B6264B">
          <w:rPr>
            <w:rFonts w:ascii="TH SarabunPSK" w:hAnsi="TH SarabunPSK" w:cs="TH SarabunPSK" w:hint="cs"/>
            <w:noProof/>
            <w:webHidden/>
            <w:sz w:val="32"/>
            <w:szCs w:val="32"/>
          </w:rPr>
          <w:fldChar w:fldCharType="end"/>
        </w:r>
      </w:hyperlink>
    </w:p>
    <w:p w14:paraId="4BD3A265" w14:textId="570DE6F7"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9" w:history="1">
        <w:r w:rsidRPr="00B6264B">
          <w:rPr>
            <w:rStyle w:val="Hyperlink"/>
            <w:rFonts w:ascii="TH SarabunPSK" w:hAnsi="TH SarabunPSK" w:cs="TH SarabunPSK" w:hint="cs"/>
            <w:noProof/>
            <w:sz w:val="32"/>
            <w:szCs w:val="32"/>
            <w:cs/>
          </w:rPr>
          <w:t>ภาพที่ 2.16</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ารทำ </w:t>
        </w:r>
        <w:r w:rsidRPr="00B6264B">
          <w:rPr>
            <w:rStyle w:val="Hyperlink"/>
            <w:rFonts w:ascii="TH SarabunPSK" w:hAnsi="TH SarabunPSK" w:cs="TH SarabunPSK" w:hint="cs"/>
            <w:noProof/>
            <w:sz w:val="32"/>
            <w:szCs w:val="32"/>
          </w:rPr>
          <w:t xml:space="preserve">Registration </w:t>
        </w:r>
        <w:r w:rsidRPr="00B6264B">
          <w:rPr>
            <w:rStyle w:val="Hyperlink"/>
            <w:rFonts w:ascii="TH SarabunPSK" w:hAnsi="TH SarabunPSK" w:cs="TH SarabunPSK" w:hint="cs"/>
            <w:noProof/>
            <w:sz w:val="32"/>
            <w:szCs w:val="32"/>
            <w:cs/>
          </w:rPr>
          <w:t xml:space="preserve">ข้อมูล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2 ข้อมูลมาทับซ้อนกั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3</w:t>
        </w:r>
        <w:r w:rsidRPr="00B6264B">
          <w:rPr>
            <w:rFonts w:ascii="TH SarabunPSK" w:hAnsi="TH SarabunPSK" w:cs="TH SarabunPSK" w:hint="cs"/>
            <w:noProof/>
            <w:webHidden/>
            <w:sz w:val="32"/>
            <w:szCs w:val="32"/>
          </w:rPr>
          <w:fldChar w:fldCharType="end"/>
        </w:r>
      </w:hyperlink>
    </w:p>
    <w:p w14:paraId="1109ED03" w14:textId="17257C57" w:rsidR="00B6264B" w:rsidRPr="00B6264B" w:rsidRDefault="00B6264B" w:rsidP="00F03500">
      <w:pPr>
        <w:pStyle w:val="TableofFigures"/>
        <w:tabs>
          <w:tab w:val="left" w:pos="720"/>
          <w:tab w:val="right" w:leader="dot" w:pos="8100"/>
        </w:tabs>
        <w:ind w:left="1080" w:hanging="1080"/>
        <w:rPr>
          <w:rFonts w:ascii="TH SarabunPSK" w:hAnsi="TH SarabunPSK" w:cs="TH SarabunPSK" w:hint="cs"/>
          <w:noProof/>
          <w:sz w:val="32"/>
          <w:szCs w:val="32"/>
        </w:rPr>
      </w:pPr>
      <w:hyperlink w:anchor="_Toc69854660" w:history="1">
        <w:r w:rsidRPr="00B6264B">
          <w:rPr>
            <w:rStyle w:val="Hyperlink"/>
            <w:rFonts w:ascii="TH SarabunPSK" w:hAnsi="TH SarabunPSK" w:cs="TH SarabunPSK" w:hint="cs"/>
            <w:noProof/>
            <w:sz w:val="32"/>
            <w:szCs w:val="32"/>
            <w:cs/>
          </w:rPr>
          <w:t>ภาพที่ 2.17 การแปลงพิกัดข้อมูล</w:t>
        </w:r>
        <w:r w:rsidRPr="00B6264B">
          <w:rPr>
            <w:rStyle w:val="Hyperlink"/>
            <w:rFonts w:ascii="TH SarabunPSK" w:hAnsi="TH SarabunPSK" w:cs="TH SarabunPSK" w:hint="cs"/>
            <w:noProof/>
            <w:sz w:val="32"/>
            <w:szCs w:val="32"/>
          </w:rPr>
          <w:t xml:space="preserve"> Point cloud </w:t>
        </w:r>
        <w:r w:rsidRPr="00B6264B">
          <w:rPr>
            <w:rStyle w:val="Hyperlink"/>
            <w:rFonts w:ascii="TH SarabunPSK" w:hAnsi="TH SarabunPSK" w:cs="TH SarabunPSK" w:hint="cs"/>
            <w:noProof/>
            <w:sz w:val="32"/>
            <w:szCs w:val="32"/>
            <w:cs/>
          </w:rPr>
          <w:t>ซ้อนกันเพื่อคำนวณความผิดพลาดเชิง</w:t>
        </w:r>
        <w:r w:rsidR="00F03500">
          <w:rPr>
            <w:rStyle w:val="Hyperlink"/>
            <w:rFonts w:ascii="TH SarabunPSK" w:hAnsi="TH SarabunPSK" w:cs="TH SarabunPSK"/>
            <w:noProof/>
            <w:sz w:val="32"/>
            <w:szCs w:val="32"/>
            <w:cs/>
          </w:rPr>
          <w:br/>
        </w:r>
        <w:r w:rsidRPr="00B6264B">
          <w:rPr>
            <w:rStyle w:val="Hyperlink"/>
            <w:rFonts w:ascii="TH SarabunPSK" w:hAnsi="TH SarabunPSK" w:cs="TH SarabunPSK" w:hint="cs"/>
            <w:noProof/>
            <w:sz w:val="32"/>
            <w:szCs w:val="32"/>
            <w:cs/>
          </w:rPr>
          <w:t>ตำแหน่ง</w:t>
        </w:r>
        <w:r w:rsidRPr="00B6264B">
          <w:rPr>
            <w:rStyle w:val="Hyperlink"/>
            <w:rFonts w:ascii="TH SarabunPSK" w:hAnsi="TH SarabunPSK" w:cs="TH SarabunPSK" w:hint="cs"/>
            <w:noProof/>
            <w:sz w:val="32"/>
            <w:szCs w:val="32"/>
            <w:cs/>
          </w:rPr>
          <w:t xml:space="preserve">ของการ  </w:t>
        </w:r>
        <w:r w:rsidRPr="00B6264B">
          <w:rPr>
            <w:rStyle w:val="Hyperlink"/>
            <w:rFonts w:ascii="TH SarabunPSK" w:hAnsi="TH SarabunPSK" w:cs="TH SarabunPSK" w:hint="cs"/>
            <w:noProof/>
            <w:sz w:val="32"/>
            <w:szCs w:val="32"/>
          </w:rPr>
          <w:t>Transformation</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4</w:t>
        </w:r>
        <w:r w:rsidRPr="00B6264B">
          <w:rPr>
            <w:rFonts w:ascii="TH SarabunPSK" w:hAnsi="TH SarabunPSK" w:cs="TH SarabunPSK" w:hint="cs"/>
            <w:noProof/>
            <w:webHidden/>
            <w:sz w:val="32"/>
            <w:szCs w:val="32"/>
          </w:rPr>
          <w:fldChar w:fldCharType="end"/>
        </w:r>
      </w:hyperlink>
    </w:p>
    <w:p w14:paraId="44D64A48" w14:textId="194C6D1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1" w:history="1">
        <w:r w:rsidRPr="00B6264B">
          <w:rPr>
            <w:rStyle w:val="Hyperlink"/>
            <w:rFonts w:ascii="TH SarabunPSK" w:hAnsi="TH SarabunPSK" w:cs="TH SarabunPSK" w:hint="cs"/>
            <w:noProof/>
            <w:sz w:val="32"/>
            <w:szCs w:val="32"/>
            <w:cs/>
          </w:rPr>
          <w:t>ภาพที่ 2.18</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ระบบการหยิบจับชิ้นงาน </w:t>
        </w:r>
        <w:r w:rsidRPr="00B6264B">
          <w:rPr>
            <w:rStyle w:val="Hyperlink"/>
            <w:rFonts w:ascii="TH SarabunPSK" w:hAnsi="TH SarabunPSK" w:cs="TH SarabunPSK" w:hint="cs"/>
            <w:noProof/>
            <w:sz w:val="32"/>
            <w:szCs w:val="32"/>
          </w:rPr>
          <w:t>Bin-Picking</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5</w:t>
        </w:r>
        <w:r w:rsidRPr="00B6264B">
          <w:rPr>
            <w:rFonts w:ascii="TH SarabunPSK" w:hAnsi="TH SarabunPSK" w:cs="TH SarabunPSK" w:hint="cs"/>
            <w:noProof/>
            <w:webHidden/>
            <w:sz w:val="32"/>
            <w:szCs w:val="32"/>
          </w:rPr>
          <w:fldChar w:fldCharType="end"/>
        </w:r>
      </w:hyperlink>
    </w:p>
    <w:p w14:paraId="7AE5BE04" w14:textId="0DFB68BD" w:rsidR="00B6264B" w:rsidRPr="00A55776" w:rsidRDefault="00B6264B" w:rsidP="00F03500">
      <w:pPr>
        <w:pStyle w:val="TableofFigures"/>
        <w:tabs>
          <w:tab w:val="right" w:leader="dot" w:pos="8100"/>
        </w:tabs>
        <w:ind w:left="900" w:hanging="900"/>
        <w:rPr>
          <w:rFonts w:ascii="TH SarabunPSK" w:hAnsi="TH SarabunPSK" w:cs="TH SarabunPSK" w:hint="cs"/>
          <w:noProof/>
          <w:color w:val="0000FF"/>
          <w:sz w:val="32"/>
          <w:szCs w:val="32"/>
          <w:u w:val="single"/>
        </w:rPr>
      </w:pPr>
      <w:hyperlink w:anchor="_Toc69854662" w:history="1">
        <w:r w:rsidRPr="00A55776">
          <w:rPr>
            <w:rStyle w:val="Hyperlink"/>
            <w:rFonts w:ascii="TH SarabunPSK" w:hAnsi="TH SarabunPSK" w:cs="TH SarabunPSK" w:hint="cs"/>
            <w:noProof/>
            <w:sz w:val="32"/>
            <w:szCs w:val="32"/>
            <w:cs/>
          </w:rPr>
          <w:t>ภาพที่ 3.</w:t>
        </w:r>
        <w:r w:rsidRPr="00A55776">
          <w:rPr>
            <w:rStyle w:val="Hyperlink"/>
            <w:rFonts w:ascii="TH SarabunPSK" w:hAnsi="TH SarabunPSK" w:cs="TH SarabunPSK" w:hint="cs"/>
            <w:noProof/>
            <w:sz w:val="32"/>
            <w:szCs w:val="32"/>
            <w:cs/>
          </w:rPr>
          <w:t>1</w:t>
        </w:r>
        <w:r w:rsidRPr="00A55776">
          <w:rPr>
            <w:rStyle w:val="Hyperlink"/>
            <w:rFonts w:ascii="TH SarabunPSK" w:hAnsi="TH SarabunPSK" w:cs="TH SarabunPSK" w:hint="cs"/>
            <w:noProof/>
            <w:sz w:val="32"/>
            <w:szCs w:val="32"/>
          </w:rPr>
          <w:t xml:space="preserve"> </w:t>
        </w:r>
        <w:r w:rsidRPr="00A55776">
          <w:rPr>
            <w:rStyle w:val="Hyperlink"/>
            <w:rFonts w:ascii="TH SarabunPSK" w:hAnsi="TH SarabunPSK" w:cs="TH SarabunPSK" w:hint="cs"/>
            <w:noProof/>
            <w:sz w:val="32"/>
            <w:szCs w:val="32"/>
            <w:cs/>
          </w:rPr>
          <w:t>ผังกระบวนการพัฒนาระบบตรวจหาชิ้นงานจากข้อมูลภาพความลึกและข้อมู</w:t>
        </w:r>
        <w:r w:rsidRPr="00A55776">
          <w:rPr>
            <w:rStyle w:val="Hyperlink"/>
            <w:rFonts w:ascii="TH SarabunPSK" w:hAnsi="TH SarabunPSK" w:cs="TH SarabunPSK" w:hint="cs"/>
            <w:noProof/>
            <w:sz w:val="32"/>
            <w:szCs w:val="32"/>
            <w:cs/>
          </w:rPr>
          <w:t>ล</w:t>
        </w:r>
        <w:r w:rsidR="00F03500" w:rsidRPr="00A55776">
          <w:rPr>
            <w:rStyle w:val="Hyperlink"/>
            <w:rFonts w:ascii="TH SarabunPSK" w:hAnsi="TH SarabunPSK" w:cs="TH SarabunPSK"/>
            <w:noProof/>
            <w:sz w:val="32"/>
            <w:szCs w:val="32"/>
            <w:cs/>
          </w:rPr>
          <w:br/>
        </w:r>
        <w:r w:rsidRPr="00A55776">
          <w:rPr>
            <w:rStyle w:val="Hyperlink"/>
            <w:rFonts w:ascii="TH SarabunPSK" w:hAnsi="TH SarabunPSK" w:cs="TH SarabunPSK" w:hint="cs"/>
            <w:noProof/>
            <w:sz w:val="32"/>
            <w:szCs w:val="32"/>
            <w:cs/>
          </w:rPr>
          <w:t>จุดกลุ่มเมฆ</w:t>
        </w:r>
        <w:r w:rsidRPr="00A55776">
          <w:rPr>
            <w:rFonts w:ascii="TH SarabunPSK" w:hAnsi="TH SarabunPSK" w:cs="TH SarabunPSK" w:hint="cs"/>
            <w:noProof/>
            <w:webHidden/>
            <w:sz w:val="32"/>
            <w:szCs w:val="32"/>
          </w:rPr>
          <w:tab/>
        </w:r>
        <w:r w:rsidRPr="00A55776">
          <w:rPr>
            <w:rFonts w:ascii="TH SarabunPSK" w:hAnsi="TH SarabunPSK" w:cs="TH SarabunPSK" w:hint="cs"/>
            <w:noProof/>
            <w:webHidden/>
            <w:sz w:val="32"/>
            <w:szCs w:val="32"/>
          </w:rPr>
          <w:fldChar w:fldCharType="begin"/>
        </w:r>
        <w:r w:rsidRPr="00A55776">
          <w:rPr>
            <w:rFonts w:ascii="TH SarabunPSK" w:hAnsi="TH SarabunPSK" w:cs="TH SarabunPSK" w:hint="cs"/>
            <w:noProof/>
            <w:webHidden/>
            <w:sz w:val="32"/>
            <w:szCs w:val="32"/>
          </w:rPr>
          <w:instrText xml:space="preserve"> PAGEREF _Toc69854662 \h </w:instrText>
        </w:r>
        <w:r w:rsidRPr="00A55776">
          <w:rPr>
            <w:rFonts w:ascii="TH SarabunPSK" w:hAnsi="TH SarabunPSK" w:cs="TH SarabunPSK" w:hint="cs"/>
            <w:noProof/>
            <w:webHidden/>
            <w:sz w:val="32"/>
            <w:szCs w:val="32"/>
          </w:rPr>
        </w:r>
        <w:r w:rsidRPr="00A55776">
          <w:rPr>
            <w:rFonts w:ascii="TH SarabunPSK" w:hAnsi="TH SarabunPSK" w:cs="TH SarabunPSK" w:hint="cs"/>
            <w:noProof/>
            <w:webHidden/>
            <w:sz w:val="32"/>
            <w:szCs w:val="32"/>
          </w:rPr>
          <w:fldChar w:fldCharType="separate"/>
        </w:r>
        <w:r w:rsidRPr="00A55776">
          <w:rPr>
            <w:rFonts w:ascii="TH SarabunPSK" w:hAnsi="TH SarabunPSK" w:cs="TH SarabunPSK" w:hint="cs"/>
            <w:noProof/>
            <w:webHidden/>
            <w:sz w:val="32"/>
            <w:szCs w:val="32"/>
            <w:cs/>
          </w:rPr>
          <w:t>2</w:t>
        </w:r>
        <w:r w:rsidRPr="00A55776">
          <w:rPr>
            <w:rFonts w:ascii="TH SarabunPSK" w:hAnsi="TH SarabunPSK" w:cs="TH SarabunPSK" w:hint="cs"/>
            <w:noProof/>
            <w:webHidden/>
            <w:sz w:val="32"/>
            <w:szCs w:val="32"/>
          </w:rPr>
          <w:fldChar w:fldCharType="end"/>
        </w:r>
      </w:hyperlink>
    </w:p>
    <w:p w14:paraId="6A7EA916" w14:textId="43809E53"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3" w:history="1">
        <w:r w:rsidRPr="00B6264B">
          <w:rPr>
            <w:rStyle w:val="Hyperlink"/>
            <w:rFonts w:ascii="TH SarabunPSK" w:hAnsi="TH SarabunPSK" w:cs="TH SarabunPSK" w:hint="cs"/>
            <w:noProof/>
            <w:sz w:val="32"/>
            <w:szCs w:val="32"/>
            <w:cs/>
          </w:rPr>
          <w:t>ภาพที่ 3.2</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ล้องถ่ายภาพความลึก </w:t>
        </w:r>
        <w:r w:rsidRPr="00B6264B">
          <w:rPr>
            <w:rStyle w:val="Hyperlink"/>
            <w:rFonts w:ascii="TH SarabunPSK" w:hAnsi="TH SarabunPSK" w:cs="TH SarabunPSK" w:hint="cs"/>
            <w:noProof/>
            <w:sz w:val="32"/>
            <w:szCs w:val="32"/>
          </w:rPr>
          <w:t>Intel Realsense D435i</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18298E6E" w14:textId="107F3290"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4" w:history="1">
        <w:r w:rsidRPr="00B6264B">
          <w:rPr>
            <w:rStyle w:val="Hyperlink"/>
            <w:rFonts w:ascii="TH SarabunPSK" w:hAnsi="TH SarabunPSK" w:cs="TH SarabunPSK" w:hint="cs"/>
            <w:noProof/>
            <w:sz w:val="32"/>
            <w:szCs w:val="32"/>
            <w:cs/>
          </w:rPr>
          <w:t xml:space="preserve">ภาพที่ 3.3 อุปกรณ์ผลิตภัณฑ์ </w:t>
        </w:r>
        <w:r w:rsidRPr="00B6264B">
          <w:rPr>
            <w:rStyle w:val="Hyperlink"/>
            <w:rFonts w:ascii="TH SarabunPSK" w:hAnsi="TH SarabunPSK" w:cs="TH SarabunPSK" w:hint="cs"/>
            <w:noProof/>
            <w:sz w:val="32"/>
            <w:szCs w:val="32"/>
          </w:rPr>
          <w:t>Intel Realsense D435i</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0D49D8D9" w14:textId="6E0C42E9"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5" w:history="1">
        <w:r w:rsidRPr="00B6264B">
          <w:rPr>
            <w:rStyle w:val="Hyperlink"/>
            <w:rFonts w:ascii="TH SarabunPSK" w:hAnsi="TH SarabunPSK" w:cs="TH SarabunPSK" w:hint="cs"/>
            <w:noProof/>
            <w:sz w:val="32"/>
            <w:szCs w:val="32"/>
            <w:cs/>
          </w:rPr>
          <w:t xml:space="preserve">ภาพที่ 3.4 ชิ้นงานท่อ </w:t>
        </w:r>
        <w:r w:rsidRPr="00B6264B">
          <w:rPr>
            <w:rStyle w:val="Hyperlink"/>
            <w:rFonts w:ascii="TH SarabunPSK" w:hAnsi="TH SarabunPSK" w:cs="TH SarabunPSK" w:hint="cs"/>
            <w:noProof/>
            <w:sz w:val="32"/>
            <w:szCs w:val="32"/>
          </w:rPr>
          <w:t xml:space="preserve">PVC </w:t>
        </w:r>
        <w:r w:rsidRPr="00B6264B">
          <w:rPr>
            <w:rStyle w:val="Hyperlink"/>
            <w:rFonts w:ascii="TH SarabunPSK" w:hAnsi="TH SarabunPSK" w:cs="TH SarabunPSK" w:hint="cs"/>
            <w:noProof/>
            <w:sz w:val="32"/>
            <w:szCs w:val="32"/>
            <w:cs/>
          </w:rPr>
          <w:t xml:space="preserve">ที่เป็นชิ้นงานจริงและแบบจำลองสามมิติ </w:t>
        </w:r>
        <w:r w:rsidRPr="00B6264B">
          <w:rPr>
            <w:rStyle w:val="Hyperlink"/>
            <w:rFonts w:ascii="TH SarabunPSK" w:hAnsi="TH SarabunPSK" w:cs="TH SarabunPSK" w:hint="cs"/>
            <w:noProof/>
            <w:sz w:val="32"/>
            <w:szCs w:val="32"/>
          </w:rPr>
          <w:t>(CAD model)</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6510A9DD" w14:textId="2E06E1DD" w:rsidR="00B6264B" w:rsidRDefault="00B6264B" w:rsidP="00B6264B">
      <w:pPr>
        <w:pStyle w:val="TableofFigures"/>
        <w:tabs>
          <w:tab w:val="right" w:leader="dot" w:pos="8100"/>
        </w:tabs>
        <w:rPr>
          <w:rStyle w:val="Hyperlink"/>
          <w:rFonts w:ascii="TH SarabunPSK" w:hAnsi="TH SarabunPSK" w:cs="TH SarabunPSK"/>
          <w:noProof/>
          <w:sz w:val="32"/>
          <w:szCs w:val="32"/>
        </w:rPr>
      </w:pPr>
      <w:hyperlink w:anchor="_Toc69854666" w:history="1">
        <w:r w:rsidRPr="00B6264B">
          <w:rPr>
            <w:rStyle w:val="Hyperlink"/>
            <w:rFonts w:ascii="TH SarabunPSK" w:hAnsi="TH SarabunPSK" w:cs="TH SarabunPSK" w:hint="cs"/>
            <w:noProof/>
            <w:sz w:val="32"/>
            <w:szCs w:val="32"/>
            <w:cs/>
          </w:rPr>
          <w:t>ภาพที่ 3.5</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ส่วนติดต่อผู้ใช้ </w:t>
        </w:r>
        <w:r w:rsidRPr="00B6264B">
          <w:rPr>
            <w:rStyle w:val="Hyperlink"/>
            <w:rFonts w:ascii="TH SarabunPSK" w:hAnsi="TH SarabunPSK" w:cs="TH SarabunPSK" w:hint="cs"/>
            <w:noProof/>
            <w:sz w:val="32"/>
            <w:szCs w:val="32"/>
          </w:rPr>
          <w:t xml:space="preserve">(User Interface) </w:t>
        </w:r>
        <w:r w:rsidRPr="00B6264B">
          <w:rPr>
            <w:rStyle w:val="Hyperlink"/>
            <w:rFonts w:ascii="TH SarabunPSK" w:hAnsi="TH SarabunPSK" w:cs="TH SarabunPSK" w:hint="cs"/>
            <w:noProof/>
            <w:sz w:val="32"/>
            <w:szCs w:val="32"/>
            <w:cs/>
          </w:rPr>
          <w:t xml:space="preserve">โปรแกรม </w:t>
        </w:r>
        <w:r w:rsidRPr="00B6264B">
          <w:rPr>
            <w:rStyle w:val="Hyperlink"/>
            <w:rFonts w:ascii="TH SarabunPSK" w:hAnsi="TH SarabunPSK" w:cs="TH SarabunPSK" w:hint="cs"/>
            <w:noProof/>
            <w:sz w:val="32"/>
            <w:szCs w:val="32"/>
          </w:rPr>
          <w:t>Spyder</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6CB18155" w14:textId="5E8816AB" w:rsidR="00F03500" w:rsidRPr="002A3F73" w:rsidRDefault="00F03500" w:rsidP="00F03500">
      <w:pPr>
        <w:spacing w:after="0" w:line="240" w:lineRule="auto"/>
        <w:jc w:val="center"/>
        <w:rPr>
          <w:rFonts w:ascii="TH SarabunPSK" w:eastAsia="Sarabun" w:hAnsi="TH SarabunPSK" w:cs="TH SarabunPSK" w:hint="cs"/>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r w:rsidR="00B361A8">
        <w:rPr>
          <w:rFonts w:ascii="TH SarabunPSK" w:eastAsia="Sarabun" w:hAnsi="TH SarabunPSK" w:cs="TH SarabunPSK" w:hint="cs"/>
          <w:bCs/>
          <w:color w:val="000000"/>
          <w:sz w:val="32"/>
          <w:szCs w:val="32"/>
          <w:cs/>
        </w:rPr>
        <w:t xml:space="preserve"> (ต่อ)</w:t>
      </w:r>
    </w:p>
    <w:p w14:paraId="70BB94AF" w14:textId="77777777" w:rsidR="00F03500" w:rsidRPr="002A3F73" w:rsidRDefault="00F03500" w:rsidP="00F03500">
      <w:pPr>
        <w:spacing w:after="0" w:line="240" w:lineRule="auto"/>
        <w:jc w:val="center"/>
        <w:rPr>
          <w:rFonts w:ascii="TH SarabunPSK" w:eastAsia="Sarabun" w:hAnsi="TH SarabunPSK" w:cs="TH SarabunPSK"/>
          <w:color w:val="000000"/>
          <w:sz w:val="32"/>
          <w:szCs w:val="32"/>
        </w:rPr>
      </w:pPr>
    </w:p>
    <w:p w14:paraId="34C2202E" w14:textId="1659612D" w:rsidR="00F03500" w:rsidRDefault="00F03500" w:rsidP="00F03500">
      <w:pPr>
        <w:tabs>
          <w:tab w:val="left" w:pos="7920"/>
        </w:tabs>
        <w:spacing w:after="0" w:line="240" w:lineRule="auto"/>
        <w:rPr>
          <w:rFonts w:ascii="TH SarabunPSK" w:eastAsia="Sarabun" w:hAnsi="TH SarabunPSK" w:cs="TH SarabunPSK" w:hint="cs"/>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5913A3BD" w14:textId="77777777" w:rsidR="00F03500" w:rsidRPr="00F03500" w:rsidRDefault="00F03500" w:rsidP="00F03500">
      <w:pPr>
        <w:rPr>
          <w:rFonts w:cstheme="minorBidi" w:hint="cs"/>
        </w:rPr>
      </w:pPr>
    </w:p>
    <w:p w14:paraId="4B51637E" w14:textId="32A1E6E1"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7" w:history="1">
        <w:r w:rsidRPr="00B6264B">
          <w:rPr>
            <w:rStyle w:val="Hyperlink"/>
            <w:rFonts w:ascii="TH SarabunPSK" w:hAnsi="TH SarabunPSK" w:cs="TH SarabunPSK" w:hint="cs"/>
            <w:noProof/>
            <w:sz w:val="32"/>
            <w:szCs w:val="32"/>
            <w:cs/>
          </w:rPr>
          <w:t>ภาพที่ 3.6</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กล่องบรรจุชิ้นงานในการวิจัยในขั้นตอนทดสอ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6</w:t>
        </w:r>
        <w:r w:rsidRPr="00B6264B">
          <w:rPr>
            <w:rFonts w:ascii="TH SarabunPSK" w:hAnsi="TH SarabunPSK" w:cs="TH SarabunPSK" w:hint="cs"/>
            <w:noProof/>
            <w:webHidden/>
            <w:sz w:val="32"/>
            <w:szCs w:val="32"/>
          </w:rPr>
          <w:fldChar w:fldCharType="end"/>
        </w:r>
      </w:hyperlink>
    </w:p>
    <w:p w14:paraId="0C62BB4F" w14:textId="3DFB9E0B"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8" w:history="1">
        <w:r w:rsidRPr="00B6264B">
          <w:rPr>
            <w:rStyle w:val="Hyperlink"/>
            <w:rFonts w:ascii="TH SarabunPSK" w:hAnsi="TH SarabunPSK" w:cs="TH SarabunPSK" w:hint="cs"/>
            <w:noProof/>
            <w:sz w:val="32"/>
            <w:szCs w:val="32"/>
            <w:cs/>
          </w:rPr>
          <w:t>ภาพที่ 3.7 ผังกระบวนการประมวลผลเพื่อรวบรวมข้อมูลมุมมองชิ้นงา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7</w:t>
        </w:r>
        <w:r w:rsidRPr="00B6264B">
          <w:rPr>
            <w:rFonts w:ascii="TH SarabunPSK" w:hAnsi="TH SarabunPSK" w:cs="TH SarabunPSK" w:hint="cs"/>
            <w:noProof/>
            <w:webHidden/>
            <w:sz w:val="32"/>
            <w:szCs w:val="32"/>
          </w:rPr>
          <w:fldChar w:fldCharType="end"/>
        </w:r>
      </w:hyperlink>
    </w:p>
    <w:p w14:paraId="42B873B5" w14:textId="600EFD01"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9" w:history="1">
        <w:r w:rsidRPr="00B6264B">
          <w:rPr>
            <w:rStyle w:val="Hyperlink"/>
            <w:rFonts w:ascii="TH SarabunPSK" w:hAnsi="TH SarabunPSK" w:cs="TH SarabunPSK" w:hint="cs"/>
            <w:noProof/>
            <w:sz w:val="32"/>
            <w:szCs w:val="32"/>
            <w:cs/>
          </w:rPr>
          <w:t>ภาพที่ 3.8</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มุมถ่ายภาพเสมือนชิ้นงานอ้างอิงจากรูปทรง </w:t>
        </w:r>
        <w:r w:rsidRPr="00B6264B">
          <w:rPr>
            <w:rStyle w:val="Hyperlink"/>
            <w:rFonts w:ascii="TH SarabunPSK" w:hAnsi="TH SarabunPSK" w:cs="TH SarabunPSK" w:hint="cs"/>
            <w:noProof/>
            <w:sz w:val="32"/>
            <w:szCs w:val="32"/>
          </w:rPr>
          <w:t xml:space="preserve">Tessellated sphere </w:t>
        </w:r>
        <w:r w:rsidRPr="00B6264B">
          <w:rPr>
            <w:rStyle w:val="Hyperlink"/>
            <w:rFonts w:ascii="TH SarabunPSK" w:hAnsi="TH SarabunPSK" w:cs="TH SarabunPSK" w:hint="cs"/>
            <w:noProof/>
            <w:sz w:val="32"/>
            <w:szCs w:val="32"/>
            <w:cs/>
          </w:rPr>
          <w:t>แบบ 5 เหลี่ยม</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393BAE76" w14:textId="16FA3887"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0" w:history="1">
        <w:r w:rsidRPr="00B6264B">
          <w:rPr>
            <w:rStyle w:val="Hyperlink"/>
            <w:rFonts w:ascii="TH SarabunPSK" w:hAnsi="TH SarabunPSK" w:cs="TH SarabunPSK" w:hint="cs"/>
            <w:noProof/>
            <w:sz w:val="32"/>
            <w:szCs w:val="32"/>
            <w:cs/>
          </w:rPr>
          <w:t xml:space="preserve">ภาพที่ 3.9 การลดจำนวนจุดด้วยเทคนิค </w:t>
        </w:r>
        <w:r w:rsidRPr="00B6264B">
          <w:rPr>
            <w:rStyle w:val="Hyperlink"/>
            <w:rFonts w:ascii="TH SarabunPSK" w:hAnsi="TH SarabunPSK" w:cs="TH SarabunPSK" w:hint="cs"/>
            <w:noProof/>
            <w:sz w:val="32"/>
            <w:szCs w:val="32"/>
          </w:rPr>
          <w:t>Voxel Down Sampling</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9</w:t>
        </w:r>
        <w:r w:rsidRPr="00B6264B">
          <w:rPr>
            <w:rFonts w:ascii="TH SarabunPSK" w:hAnsi="TH SarabunPSK" w:cs="TH SarabunPSK" w:hint="cs"/>
            <w:noProof/>
            <w:webHidden/>
            <w:sz w:val="32"/>
            <w:szCs w:val="32"/>
          </w:rPr>
          <w:fldChar w:fldCharType="end"/>
        </w:r>
      </w:hyperlink>
    </w:p>
    <w:p w14:paraId="41A0B830" w14:textId="699F2C2F"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1" w:history="1">
        <w:r w:rsidRPr="00B6264B">
          <w:rPr>
            <w:rStyle w:val="Hyperlink"/>
            <w:rFonts w:ascii="TH SarabunPSK" w:hAnsi="TH SarabunPSK" w:cs="TH SarabunPSK" w:hint="cs"/>
            <w:noProof/>
            <w:sz w:val="32"/>
            <w:szCs w:val="32"/>
            <w:cs/>
          </w:rPr>
          <w:t>ภาพที่ 3.10</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ารหาเวกเตอร์ตั้งฉาก </w:t>
        </w:r>
        <w:r w:rsidRPr="00B6264B">
          <w:rPr>
            <w:rStyle w:val="Hyperlink"/>
            <w:rFonts w:ascii="TH SarabunPSK" w:hAnsi="TH SarabunPSK" w:cs="TH SarabunPSK" w:hint="cs"/>
            <w:noProof/>
            <w:sz w:val="32"/>
            <w:szCs w:val="32"/>
          </w:rPr>
          <w:t xml:space="preserve">Normal </w:t>
        </w:r>
        <w:r w:rsidRPr="00B6264B">
          <w:rPr>
            <w:rStyle w:val="Hyperlink"/>
            <w:rFonts w:ascii="TH SarabunPSK" w:hAnsi="TH SarabunPSK" w:cs="TH SarabunPSK" w:hint="cs"/>
            <w:noProof/>
            <w:sz w:val="32"/>
            <w:szCs w:val="32"/>
            <w:cs/>
          </w:rPr>
          <w:t>ของข้อมูลจุด</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9</w:t>
        </w:r>
        <w:r w:rsidRPr="00B6264B">
          <w:rPr>
            <w:rFonts w:ascii="TH SarabunPSK" w:hAnsi="TH SarabunPSK" w:cs="TH SarabunPSK" w:hint="cs"/>
            <w:noProof/>
            <w:webHidden/>
            <w:sz w:val="32"/>
            <w:szCs w:val="32"/>
          </w:rPr>
          <w:fldChar w:fldCharType="end"/>
        </w:r>
      </w:hyperlink>
    </w:p>
    <w:p w14:paraId="4DC6E2AD" w14:textId="679E8EDD"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2" w:history="1">
        <w:r w:rsidRPr="00B6264B">
          <w:rPr>
            <w:rStyle w:val="Hyperlink"/>
            <w:rFonts w:ascii="TH SarabunPSK" w:hAnsi="TH SarabunPSK" w:cs="TH SarabunPSK" w:hint="cs"/>
            <w:noProof/>
            <w:sz w:val="32"/>
            <w:szCs w:val="32"/>
            <w:cs/>
          </w:rPr>
          <w:t xml:space="preserve">ภาพที่ 3.11 โครงข่ายการค้นหาจุดข้างเคียงและ </w:t>
        </w:r>
        <w:r w:rsidRPr="00B6264B">
          <w:rPr>
            <w:rStyle w:val="Hyperlink"/>
            <w:rFonts w:ascii="TH SarabunPSK" w:hAnsi="TH SarabunPSK" w:cs="TH SarabunPSK" w:hint="cs"/>
            <w:noProof/>
            <w:sz w:val="32"/>
            <w:szCs w:val="32"/>
          </w:rPr>
          <w:t xml:space="preserve">Feature </w:t>
        </w:r>
        <w:r w:rsidRPr="00B6264B">
          <w:rPr>
            <w:rStyle w:val="Hyperlink"/>
            <w:rFonts w:ascii="TH SarabunPSK" w:hAnsi="TH SarabunPSK" w:cs="TH SarabunPSK" w:hint="cs"/>
            <w:noProof/>
            <w:sz w:val="32"/>
            <w:szCs w:val="32"/>
            <w:cs/>
          </w:rPr>
          <w:t>เชิงเรขา 3 ชนิด</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2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0</w:t>
        </w:r>
        <w:r w:rsidRPr="00B6264B">
          <w:rPr>
            <w:rFonts w:ascii="TH SarabunPSK" w:hAnsi="TH SarabunPSK" w:cs="TH SarabunPSK" w:hint="cs"/>
            <w:noProof/>
            <w:webHidden/>
            <w:sz w:val="32"/>
            <w:szCs w:val="32"/>
          </w:rPr>
          <w:fldChar w:fldCharType="end"/>
        </w:r>
      </w:hyperlink>
    </w:p>
    <w:p w14:paraId="61F2ED7F" w14:textId="133C4B4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3" w:history="1">
        <w:r w:rsidRPr="00B6264B">
          <w:rPr>
            <w:rStyle w:val="Hyperlink"/>
            <w:rFonts w:ascii="TH SarabunPSK" w:hAnsi="TH SarabunPSK" w:cs="TH SarabunPSK" w:hint="cs"/>
            <w:noProof/>
            <w:sz w:val="32"/>
            <w:szCs w:val="32"/>
            <w:cs/>
          </w:rPr>
          <w:t>ภาพที่ 3.12</w:t>
        </w:r>
        <w:r w:rsidRPr="00B6264B">
          <w:rPr>
            <w:rStyle w:val="Hyperlink"/>
            <w:rFonts w:ascii="TH SarabunPSK" w:hAnsi="TH SarabunPSK" w:cs="TH SarabunPSK" w:hint="cs"/>
            <w:i/>
            <w:iCs/>
            <w:noProof/>
            <w:sz w:val="32"/>
            <w:szCs w:val="32"/>
            <w:cs/>
          </w:rPr>
          <w:t xml:space="preserve"> ผังกระบวนการนำข้อมูล </w:t>
        </w:r>
        <w:r w:rsidRPr="00B6264B">
          <w:rPr>
            <w:rStyle w:val="Hyperlink"/>
            <w:rFonts w:ascii="TH SarabunPSK" w:hAnsi="TH SarabunPSK" w:cs="TH SarabunPSK" w:hint="cs"/>
            <w:i/>
            <w:iCs/>
            <w:noProof/>
            <w:sz w:val="32"/>
            <w:szCs w:val="32"/>
          </w:rPr>
          <w:t xml:space="preserve">Point cloud </w:t>
        </w:r>
        <w:r w:rsidRPr="00B6264B">
          <w:rPr>
            <w:rStyle w:val="Hyperlink"/>
            <w:rFonts w:ascii="TH SarabunPSK" w:hAnsi="TH SarabunPSK" w:cs="TH SarabunPSK" w:hint="cs"/>
            <w:i/>
            <w:iCs/>
            <w:noProof/>
            <w:sz w:val="32"/>
            <w:szCs w:val="32"/>
            <w:cs/>
          </w:rPr>
          <w:t>จากกล้องมาประมวลผลเพื่อตรวจหาชิ้นงา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1</w:t>
        </w:r>
        <w:r w:rsidRPr="00B6264B">
          <w:rPr>
            <w:rFonts w:ascii="TH SarabunPSK" w:hAnsi="TH SarabunPSK" w:cs="TH SarabunPSK" w:hint="cs"/>
            <w:noProof/>
            <w:webHidden/>
            <w:sz w:val="32"/>
            <w:szCs w:val="32"/>
          </w:rPr>
          <w:fldChar w:fldCharType="end"/>
        </w:r>
      </w:hyperlink>
    </w:p>
    <w:p w14:paraId="3F8E1B7F" w14:textId="48B65CE9"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4" w:history="1">
        <w:r w:rsidRPr="00B6264B">
          <w:rPr>
            <w:rStyle w:val="Hyperlink"/>
            <w:rFonts w:ascii="TH SarabunPSK" w:hAnsi="TH SarabunPSK" w:cs="TH SarabunPSK" w:hint="cs"/>
            <w:noProof/>
            <w:sz w:val="32"/>
            <w:szCs w:val="32"/>
            <w:cs/>
          </w:rPr>
          <w:t>ภาพที่ 3.13 การถ่ายภาพความลึกที่มีชิ้นงานบรรจุใน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2</w:t>
        </w:r>
        <w:r w:rsidRPr="00B6264B">
          <w:rPr>
            <w:rFonts w:ascii="TH SarabunPSK" w:hAnsi="TH SarabunPSK" w:cs="TH SarabunPSK" w:hint="cs"/>
            <w:noProof/>
            <w:webHidden/>
            <w:sz w:val="32"/>
            <w:szCs w:val="32"/>
          </w:rPr>
          <w:fldChar w:fldCharType="end"/>
        </w:r>
      </w:hyperlink>
    </w:p>
    <w:p w14:paraId="49C1A25D" w14:textId="1FC4E791" w:rsidR="00B6264B" w:rsidRPr="00B6264B" w:rsidRDefault="00B6264B" w:rsidP="00F03500">
      <w:pPr>
        <w:pStyle w:val="TableofFigures"/>
        <w:tabs>
          <w:tab w:val="right" w:leader="dot" w:pos="8100"/>
        </w:tabs>
        <w:ind w:left="1080" w:hanging="1080"/>
        <w:rPr>
          <w:rFonts w:ascii="TH SarabunPSK" w:hAnsi="TH SarabunPSK" w:cs="TH SarabunPSK" w:hint="cs"/>
          <w:noProof/>
          <w:sz w:val="32"/>
          <w:szCs w:val="32"/>
        </w:rPr>
      </w:pPr>
      <w:hyperlink w:anchor="_Toc69854675" w:history="1">
        <w:r w:rsidRPr="00B6264B">
          <w:rPr>
            <w:rStyle w:val="Hyperlink"/>
            <w:rFonts w:ascii="TH SarabunPSK" w:hAnsi="TH SarabunPSK" w:cs="TH SarabunPSK" w:hint="cs"/>
            <w:noProof/>
            <w:sz w:val="32"/>
            <w:szCs w:val="32"/>
            <w:cs/>
          </w:rPr>
          <w:t xml:space="preserve">ภาพที่ 3.14 การ </w:t>
        </w:r>
        <w:r w:rsidRPr="00B6264B">
          <w:rPr>
            <w:rStyle w:val="Hyperlink"/>
            <w:rFonts w:ascii="TH SarabunPSK" w:hAnsi="TH SarabunPSK" w:cs="TH SarabunPSK" w:hint="cs"/>
            <w:noProof/>
            <w:sz w:val="32"/>
            <w:szCs w:val="32"/>
          </w:rPr>
          <w:t xml:space="preserve">Transform </w:t>
        </w:r>
        <w:r w:rsidRPr="00B6264B">
          <w:rPr>
            <w:rStyle w:val="Hyperlink"/>
            <w:rFonts w:ascii="TH SarabunPSK" w:hAnsi="TH SarabunPSK" w:cs="TH SarabunPSK" w:hint="cs"/>
            <w:noProof/>
            <w:sz w:val="32"/>
            <w:szCs w:val="32"/>
            <w:cs/>
          </w:rPr>
          <w:t xml:space="preserve">ข้อมูลจุดจาก </w:t>
        </w:r>
        <w:r w:rsidRPr="00B6264B">
          <w:rPr>
            <w:rStyle w:val="Hyperlink"/>
            <w:rFonts w:ascii="TH SarabunPSK" w:hAnsi="TH SarabunPSK" w:cs="TH SarabunPSK" w:hint="cs"/>
            <w:noProof/>
            <w:sz w:val="32"/>
            <w:szCs w:val="32"/>
          </w:rPr>
          <w:t xml:space="preserve">Source </w:t>
        </w:r>
        <w:r w:rsidRPr="00B6264B">
          <w:rPr>
            <w:rStyle w:val="Hyperlink"/>
            <w:rFonts w:ascii="TH SarabunPSK" w:hAnsi="TH SarabunPSK" w:cs="TH SarabunPSK" w:hint="cs"/>
            <w:noProof/>
            <w:sz w:val="32"/>
            <w:szCs w:val="32"/>
            <w:cs/>
          </w:rPr>
          <w:t xml:space="preserve">ไปยังตำแหน่งของ </w:t>
        </w:r>
        <w:r w:rsidRPr="00B6264B">
          <w:rPr>
            <w:rStyle w:val="Hyperlink"/>
            <w:rFonts w:ascii="TH SarabunPSK" w:hAnsi="TH SarabunPSK" w:cs="TH SarabunPSK" w:hint="cs"/>
            <w:noProof/>
            <w:sz w:val="32"/>
            <w:szCs w:val="32"/>
          </w:rPr>
          <w:t xml:space="preserve">Target </w:t>
        </w:r>
        <w:r w:rsidRPr="00B6264B">
          <w:rPr>
            <w:rStyle w:val="Hyperlink"/>
            <w:rFonts w:ascii="TH SarabunPSK" w:hAnsi="TH SarabunPSK" w:cs="TH SarabunPSK" w:hint="cs"/>
            <w:noProof/>
            <w:sz w:val="32"/>
            <w:szCs w:val="32"/>
            <w:cs/>
          </w:rPr>
          <w:t>ด้วยการเลื่อน</w:t>
        </w:r>
        <w:r w:rsidR="00F03500">
          <w:rPr>
            <w:rStyle w:val="Hyperlink"/>
            <w:rFonts w:ascii="TH SarabunPSK" w:hAnsi="TH SarabunPSK" w:cs="TH SarabunPSK"/>
            <w:noProof/>
            <w:sz w:val="32"/>
            <w:szCs w:val="32"/>
            <w:cs/>
          </w:rPr>
          <w:br/>
        </w:r>
        <w:r w:rsidRPr="00B6264B">
          <w:rPr>
            <w:rStyle w:val="Hyperlink"/>
            <w:rFonts w:ascii="TH SarabunPSK" w:hAnsi="TH SarabunPSK" w:cs="TH SarabunPSK" w:hint="cs"/>
            <w:noProof/>
            <w:sz w:val="32"/>
            <w:szCs w:val="32"/>
            <w:cs/>
          </w:rPr>
          <w:t xml:space="preserve">ตำแหน่ง </w:t>
        </w:r>
        <w:r w:rsidRPr="00B6264B">
          <w:rPr>
            <w:rStyle w:val="Hyperlink"/>
            <w:rFonts w:ascii="TH SarabunPSK" w:hAnsi="TH SarabunPSK" w:cs="TH SarabunPSK" w:hint="cs"/>
            <w:noProof/>
            <w:sz w:val="32"/>
            <w:szCs w:val="32"/>
          </w:rPr>
          <w:t xml:space="preserve">(Translation)  </w:t>
        </w:r>
        <w:r w:rsidRPr="00B6264B">
          <w:rPr>
            <w:rStyle w:val="Hyperlink"/>
            <w:rFonts w:ascii="TH SarabunPSK" w:hAnsi="TH SarabunPSK" w:cs="TH SarabunPSK" w:hint="cs"/>
            <w:noProof/>
            <w:sz w:val="32"/>
            <w:szCs w:val="32"/>
            <w:cs/>
          </w:rPr>
          <w:t>และการหมุนตัว (</w:t>
        </w:r>
        <w:r w:rsidRPr="00B6264B">
          <w:rPr>
            <w:rStyle w:val="Hyperlink"/>
            <w:rFonts w:ascii="TH SarabunPSK" w:hAnsi="TH SarabunPSK" w:cs="TH SarabunPSK" w:hint="cs"/>
            <w:noProof/>
            <w:sz w:val="32"/>
            <w:szCs w:val="32"/>
          </w:rPr>
          <w:t>Rotation)</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3</w:t>
        </w:r>
        <w:r w:rsidRPr="00B6264B">
          <w:rPr>
            <w:rFonts w:ascii="TH SarabunPSK" w:hAnsi="TH SarabunPSK" w:cs="TH SarabunPSK" w:hint="cs"/>
            <w:noProof/>
            <w:webHidden/>
            <w:sz w:val="32"/>
            <w:szCs w:val="32"/>
          </w:rPr>
          <w:fldChar w:fldCharType="end"/>
        </w:r>
      </w:hyperlink>
    </w:p>
    <w:p w14:paraId="247EB1B6" w14:textId="217A49D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6" w:history="1">
        <w:r w:rsidRPr="00B6264B">
          <w:rPr>
            <w:rStyle w:val="Hyperlink"/>
            <w:rFonts w:ascii="TH SarabunPSK" w:hAnsi="TH SarabunPSK" w:cs="TH SarabunPSK" w:hint="cs"/>
            <w:noProof/>
            <w:sz w:val="32"/>
            <w:szCs w:val="32"/>
            <w:cs/>
          </w:rPr>
          <w:t xml:space="preserve">ภาพที่ 3.15 การทำ </w:t>
        </w:r>
        <w:r w:rsidRPr="00B6264B">
          <w:rPr>
            <w:rStyle w:val="Hyperlink"/>
            <w:rFonts w:ascii="TH SarabunPSK" w:hAnsi="TH SarabunPSK" w:cs="TH SarabunPSK" w:hint="cs"/>
            <w:noProof/>
            <w:sz w:val="32"/>
            <w:szCs w:val="32"/>
          </w:rPr>
          <w:t>ICP Registration Refinement</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4</w:t>
        </w:r>
        <w:r w:rsidRPr="00B6264B">
          <w:rPr>
            <w:rFonts w:ascii="TH SarabunPSK" w:hAnsi="TH SarabunPSK" w:cs="TH SarabunPSK" w:hint="cs"/>
            <w:noProof/>
            <w:webHidden/>
            <w:sz w:val="32"/>
            <w:szCs w:val="32"/>
          </w:rPr>
          <w:fldChar w:fldCharType="end"/>
        </w:r>
      </w:hyperlink>
    </w:p>
    <w:p w14:paraId="2B746A7C" w14:textId="398EF3E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7" w:history="1">
        <w:r w:rsidRPr="00B6264B">
          <w:rPr>
            <w:rStyle w:val="Hyperlink"/>
            <w:rFonts w:ascii="TH SarabunPSK" w:hAnsi="TH SarabunPSK" w:cs="TH SarabunPSK" w:hint="cs"/>
            <w:noProof/>
            <w:sz w:val="32"/>
            <w:szCs w:val="32"/>
            <w:cs/>
          </w:rPr>
          <w:t xml:space="preserve">ภาพที่ 4.1 ข้อมูล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ที่ได้จากการแสกนเสมือนของชิ้นงานตัวอย่า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2C25E8F2" w14:textId="5FF47759" w:rsidR="00B6264B" w:rsidRPr="00B6264B" w:rsidRDefault="00B6264B" w:rsidP="00F03500">
      <w:pPr>
        <w:pStyle w:val="TableofFigures"/>
        <w:tabs>
          <w:tab w:val="right" w:leader="dot" w:pos="8100"/>
          <w:tab w:val="right" w:leader="dot" w:pos="8630"/>
        </w:tabs>
        <w:ind w:left="990" w:hanging="990"/>
        <w:rPr>
          <w:rFonts w:ascii="TH SarabunPSK" w:hAnsi="TH SarabunPSK" w:cs="TH SarabunPSK" w:hint="cs"/>
          <w:noProof/>
          <w:sz w:val="32"/>
          <w:szCs w:val="32"/>
        </w:rPr>
      </w:pPr>
      <w:hyperlink w:anchor="_Toc69854678" w:history="1">
        <w:r w:rsidRPr="00B6264B">
          <w:rPr>
            <w:rStyle w:val="Hyperlink"/>
            <w:rFonts w:ascii="TH SarabunPSK" w:hAnsi="TH SarabunPSK" w:cs="TH SarabunPSK" w:hint="cs"/>
            <w:noProof/>
            <w:sz w:val="32"/>
            <w:szCs w:val="32"/>
            <w:cs/>
          </w:rPr>
          <w:t>ภาพที่ 4.2</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w:t>
        </w:r>
        <w:r w:rsidR="00F03500">
          <w:rPr>
            <w:rStyle w:val="Hyperlink"/>
            <w:rFonts w:ascii="TH SarabunPSK" w:hAnsi="TH SarabunPSK" w:cs="TH SarabunPSK"/>
            <w:noProof/>
            <w:sz w:val="32"/>
            <w:szCs w:val="32"/>
            <w:cs/>
          </w:rPr>
          <w:br/>
        </w:r>
        <w:r w:rsidRPr="00B6264B">
          <w:rPr>
            <w:rStyle w:val="Hyperlink"/>
            <w:rFonts w:ascii="TH SarabunPSK" w:hAnsi="TH SarabunPSK" w:cs="TH SarabunPSK" w:hint="cs"/>
            <w:noProof/>
            <w:sz w:val="32"/>
            <w:szCs w:val="32"/>
            <w:cs/>
          </w:rPr>
          <w:t>ข้อมูลอ้างอิงมุมมองชิ้นงานที่ 1</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456653D8" w14:textId="4DB99969" w:rsidR="00B6264B" w:rsidRPr="00B6264B" w:rsidRDefault="00B6264B" w:rsidP="00B361A8">
      <w:pPr>
        <w:pStyle w:val="TableofFigures"/>
        <w:tabs>
          <w:tab w:val="right" w:leader="dot" w:pos="8100"/>
          <w:tab w:val="right" w:leader="dot" w:pos="8630"/>
        </w:tabs>
        <w:ind w:left="990" w:hanging="990"/>
        <w:rPr>
          <w:rFonts w:ascii="TH SarabunPSK" w:hAnsi="TH SarabunPSK" w:cs="TH SarabunPSK" w:hint="cs"/>
          <w:noProof/>
          <w:sz w:val="32"/>
          <w:szCs w:val="32"/>
        </w:rPr>
      </w:pPr>
      <w:hyperlink w:anchor="_Toc69854679" w:history="1">
        <w:r w:rsidRPr="00B6264B">
          <w:rPr>
            <w:rStyle w:val="Hyperlink"/>
            <w:rFonts w:ascii="TH SarabunPSK" w:hAnsi="TH SarabunPSK" w:cs="TH SarabunPSK" w:hint="cs"/>
            <w:noProof/>
            <w:sz w:val="32"/>
            <w:szCs w:val="32"/>
            <w:cs/>
          </w:rPr>
          <w:t>ภาพที่ 4.3</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ข้อมูลอ้างอิงมุมมองชิ้นงานที่ 10</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1AB6DB3" w14:textId="3EAA7A30" w:rsidR="00B6264B" w:rsidRPr="00B6264B" w:rsidRDefault="00B6264B" w:rsidP="00B361A8">
      <w:pPr>
        <w:pStyle w:val="TableofFigures"/>
        <w:tabs>
          <w:tab w:val="left" w:pos="990"/>
          <w:tab w:val="right" w:leader="dot" w:pos="8100"/>
          <w:tab w:val="right" w:leader="dot" w:pos="8630"/>
        </w:tabs>
        <w:ind w:left="900" w:hanging="900"/>
        <w:rPr>
          <w:rFonts w:ascii="TH SarabunPSK" w:hAnsi="TH SarabunPSK" w:cs="TH SarabunPSK" w:hint="cs"/>
          <w:noProof/>
          <w:sz w:val="32"/>
          <w:szCs w:val="32"/>
        </w:rPr>
      </w:pPr>
      <w:hyperlink w:anchor="_Toc69854680" w:history="1">
        <w:r w:rsidRPr="00B6264B">
          <w:rPr>
            <w:rStyle w:val="Hyperlink"/>
            <w:rFonts w:ascii="TH SarabunPSK" w:hAnsi="TH SarabunPSK" w:cs="TH SarabunPSK" w:hint="cs"/>
            <w:noProof/>
            <w:sz w:val="32"/>
            <w:szCs w:val="32"/>
            <w:cs/>
          </w:rPr>
          <w:t>ภาพที่ 4.3</w:t>
        </w:r>
        <w:r w:rsidRPr="00B6264B">
          <w:rPr>
            <w:rStyle w:val="Hyperlink"/>
            <w:rFonts w:ascii="TH SarabunPSK" w:hAnsi="TH SarabunPSK" w:cs="TH SarabunPSK" w:hint="cs"/>
            <w:i/>
            <w:iCs/>
            <w:noProof/>
            <w:sz w:val="32"/>
            <w:szCs w:val="32"/>
            <w:cs/>
          </w:rPr>
          <w:t xml:space="preserve"> การประมวลผลขั้นต้นข้อมูล </w:t>
        </w:r>
        <w:r w:rsidRPr="00B6264B">
          <w:rPr>
            <w:rStyle w:val="Hyperlink"/>
            <w:rFonts w:ascii="TH SarabunPSK" w:hAnsi="TH SarabunPSK" w:cs="TH SarabunPSK" w:hint="cs"/>
            <w:i/>
            <w:iCs/>
            <w:noProof/>
            <w:sz w:val="32"/>
            <w:szCs w:val="32"/>
          </w:rPr>
          <w:t xml:space="preserve">Point cloud </w:t>
        </w:r>
        <w:r w:rsidRPr="00B6264B">
          <w:rPr>
            <w:rStyle w:val="Hyperlink"/>
            <w:rFonts w:ascii="TH SarabunPSK" w:hAnsi="TH SarabunPSK" w:cs="TH SarabunPSK" w:hint="cs"/>
            <w:i/>
            <w:iCs/>
            <w:noProof/>
            <w:sz w:val="32"/>
            <w:szCs w:val="32"/>
            <w:cs/>
          </w:rPr>
          <w:t>จากกล้องถ่ายภาพความลึกและ</w:t>
        </w:r>
        <w:r w:rsidR="00F03500">
          <w:rPr>
            <w:rStyle w:val="Hyperlink"/>
            <w:rFonts w:ascii="TH SarabunPSK" w:hAnsi="TH SarabunPSK" w:cs="TH SarabunPSK"/>
            <w:i/>
            <w:iCs/>
            <w:noProof/>
            <w:sz w:val="32"/>
            <w:szCs w:val="32"/>
            <w:cs/>
          </w:rPr>
          <w:br/>
        </w:r>
        <w:r w:rsidRPr="00B6264B">
          <w:rPr>
            <w:rStyle w:val="Hyperlink"/>
            <w:rFonts w:ascii="TH SarabunPSK" w:hAnsi="TH SarabunPSK" w:cs="TH SarabunPSK" w:hint="cs"/>
            <w:i/>
            <w:iCs/>
            <w:noProof/>
            <w:sz w:val="32"/>
            <w:szCs w:val="32"/>
            <w:cs/>
          </w:rPr>
          <w:t xml:space="preserve">กราฟตัวอธิบาย </w:t>
        </w:r>
        <w:r w:rsidRPr="00B6264B">
          <w:rPr>
            <w:rStyle w:val="Hyperlink"/>
            <w:rFonts w:ascii="TH SarabunPSK" w:hAnsi="TH SarabunPSK" w:cs="TH SarabunPSK" w:hint="cs"/>
            <w:i/>
            <w:iCs/>
            <w:noProof/>
            <w:sz w:val="32"/>
            <w:szCs w:val="32"/>
          </w:rPr>
          <w:t>(Descriptor)</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289C128B" w14:textId="26602120"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1" w:history="1">
        <w:r w:rsidRPr="00B6264B">
          <w:rPr>
            <w:rStyle w:val="Hyperlink"/>
            <w:rFonts w:ascii="TH SarabunPSK" w:hAnsi="TH SarabunPSK" w:cs="TH SarabunPSK" w:hint="cs"/>
            <w:noProof/>
            <w:sz w:val="32"/>
            <w:szCs w:val="32"/>
            <w:cs/>
          </w:rPr>
          <w:t>ภาพที่ 4.4</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ผลการคำนวณ </w:t>
        </w:r>
        <w:r w:rsidRPr="00B6264B">
          <w:rPr>
            <w:rStyle w:val="Hyperlink"/>
            <w:rFonts w:ascii="TH SarabunPSK" w:hAnsi="TH SarabunPSK" w:cs="TH SarabunPSK" w:hint="cs"/>
            <w:noProof/>
            <w:sz w:val="32"/>
            <w:szCs w:val="32"/>
          </w:rPr>
          <w:t xml:space="preserve">Transformation </w:t>
        </w:r>
        <w:r w:rsidRPr="00B6264B">
          <w:rPr>
            <w:rStyle w:val="Hyperlink"/>
            <w:rFonts w:ascii="TH SarabunPSK" w:hAnsi="TH SarabunPSK" w:cs="TH SarabunPSK" w:hint="cs"/>
            <w:noProof/>
            <w:sz w:val="32"/>
            <w:szCs w:val="32"/>
            <w:cs/>
          </w:rPr>
          <w:t xml:space="preserve">ที่ถูกต้องของการทำ </w:t>
        </w:r>
        <w:r w:rsidRPr="00B6264B">
          <w:rPr>
            <w:rStyle w:val="Hyperlink"/>
            <w:rFonts w:ascii="TH SarabunPSK" w:hAnsi="TH SarabunPSK" w:cs="TH SarabunPSK" w:hint="cs"/>
            <w:noProof/>
            <w:sz w:val="32"/>
            <w:szCs w:val="32"/>
          </w:rPr>
          <w:t>Global registration</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06801FEA" w14:textId="0CFC64EE"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2" w:history="1">
        <w:r w:rsidRPr="00B6264B">
          <w:rPr>
            <w:rStyle w:val="Hyperlink"/>
            <w:rFonts w:ascii="TH SarabunPSK" w:hAnsi="TH SarabunPSK" w:cs="TH SarabunPSK" w:hint="cs"/>
            <w:noProof/>
            <w:sz w:val="32"/>
            <w:szCs w:val="32"/>
            <w:cs/>
          </w:rPr>
          <w:t>ภาพที่ 4.5</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ผลการคำนวณตำแหน่งและแกนหมุนของชิ้นงานที่ตรวจหาพ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2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7C550E13" w14:textId="18BB2F1D"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3" w:history="1">
        <w:r w:rsidRPr="00B6264B">
          <w:rPr>
            <w:rStyle w:val="Hyperlink"/>
            <w:rFonts w:ascii="TH SarabunPSK" w:hAnsi="TH SarabunPSK" w:cs="TH SarabunPSK" w:hint="cs"/>
            <w:noProof/>
            <w:sz w:val="32"/>
            <w:szCs w:val="32"/>
            <w:cs/>
          </w:rPr>
          <w:t>ภาพที่ 4.6 ผลการตรวจหาชิ้นงานแบบหลายชิ้นตามผังการประมวลผล</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6</w:t>
        </w:r>
        <w:r w:rsidRPr="00B6264B">
          <w:rPr>
            <w:rFonts w:ascii="TH SarabunPSK" w:hAnsi="TH SarabunPSK" w:cs="TH SarabunPSK" w:hint="cs"/>
            <w:noProof/>
            <w:webHidden/>
            <w:sz w:val="32"/>
            <w:szCs w:val="32"/>
          </w:rPr>
          <w:fldChar w:fldCharType="end"/>
        </w:r>
      </w:hyperlink>
    </w:p>
    <w:p w14:paraId="6609E656" w14:textId="3E248BDD"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4" w:history="1">
        <w:r w:rsidRPr="00B6264B">
          <w:rPr>
            <w:rStyle w:val="Hyperlink"/>
            <w:rFonts w:ascii="TH SarabunPSK" w:hAnsi="TH SarabunPSK" w:cs="TH SarabunPSK" w:hint="cs"/>
            <w:noProof/>
            <w:sz w:val="32"/>
            <w:szCs w:val="32"/>
            <w:cs/>
          </w:rPr>
          <w:t>ภาพที่ 4.7</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ผลหาตรวจหาชิ้นงาน </w:t>
        </w:r>
        <w:r w:rsidRPr="00B6264B">
          <w:rPr>
            <w:rStyle w:val="Hyperlink"/>
            <w:rFonts w:ascii="TH SarabunPSK" w:hAnsi="TH SarabunPSK" w:cs="TH SarabunPSK" w:hint="cs"/>
            <w:noProof/>
            <w:sz w:val="32"/>
            <w:szCs w:val="32"/>
          </w:rPr>
          <w:t xml:space="preserve">1 </w:t>
        </w:r>
        <w:r w:rsidRPr="00B6264B">
          <w:rPr>
            <w:rStyle w:val="Hyperlink"/>
            <w:rFonts w:ascii="TH SarabunPSK" w:hAnsi="TH SarabunPSK" w:cs="TH SarabunPSK" w:hint="cs"/>
            <w:noProof/>
            <w:sz w:val="32"/>
            <w:szCs w:val="32"/>
            <w:cs/>
          </w:rPr>
          <w:t>ชิ้นในกล่องบรรจุ</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7</w:t>
        </w:r>
        <w:r w:rsidRPr="00B6264B">
          <w:rPr>
            <w:rFonts w:ascii="TH SarabunPSK" w:hAnsi="TH SarabunPSK" w:cs="TH SarabunPSK" w:hint="cs"/>
            <w:noProof/>
            <w:webHidden/>
            <w:sz w:val="32"/>
            <w:szCs w:val="32"/>
          </w:rPr>
          <w:fldChar w:fldCharType="end"/>
        </w:r>
      </w:hyperlink>
    </w:p>
    <w:p w14:paraId="24D65FC3" w14:textId="656E8006"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5" w:history="1">
        <w:r w:rsidRPr="00B6264B">
          <w:rPr>
            <w:rStyle w:val="Hyperlink"/>
            <w:rFonts w:ascii="TH SarabunPSK" w:hAnsi="TH SarabunPSK" w:cs="TH SarabunPSK" w:hint="cs"/>
            <w:noProof/>
            <w:sz w:val="32"/>
            <w:szCs w:val="32"/>
            <w:cs/>
          </w:rPr>
          <w:t>ภาพที่ 4.8 ผลการตรวจหาชิ้นงานพบหลายชิ้นและถูกต้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7</w:t>
        </w:r>
        <w:r w:rsidRPr="00B6264B">
          <w:rPr>
            <w:rFonts w:ascii="TH SarabunPSK" w:hAnsi="TH SarabunPSK" w:cs="TH SarabunPSK" w:hint="cs"/>
            <w:noProof/>
            <w:webHidden/>
            <w:sz w:val="32"/>
            <w:szCs w:val="32"/>
          </w:rPr>
          <w:fldChar w:fldCharType="end"/>
        </w:r>
      </w:hyperlink>
    </w:p>
    <w:p w14:paraId="4F24929B" w14:textId="1049CBDD"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6" w:history="1">
        <w:r w:rsidRPr="00B6264B">
          <w:rPr>
            <w:rStyle w:val="Hyperlink"/>
            <w:rFonts w:ascii="TH SarabunPSK" w:hAnsi="TH SarabunPSK" w:cs="TH SarabunPSK" w:hint="cs"/>
            <w:noProof/>
            <w:sz w:val="32"/>
            <w:szCs w:val="32"/>
            <w:cs/>
          </w:rPr>
          <w:t>ภาพที่ 4.9 ผลการตรวจหาชิ้นงานพบ แต่บางชิ้นมีแกนหมุนคลาดเคลื่อ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7819DC04" w14:textId="49192B2F" w:rsidR="00B6264B" w:rsidRPr="00B6264B" w:rsidRDefault="00B6264B" w:rsidP="00A55776">
      <w:pPr>
        <w:tabs>
          <w:tab w:val="right" w:leader="dot" w:pos="8100"/>
        </w:tabs>
        <w:spacing w:after="0" w:line="240" w:lineRule="auto"/>
        <w:rPr>
          <w:rFonts w:ascii="TH SarabunPSK" w:eastAsia="Sarabun" w:hAnsi="TH SarabunPSK" w:cs="TH SarabunPSK" w:hint="cs"/>
          <w:b/>
          <w:color w:val="000000"/>
          <w:sz w:val="32"/>
          <w:szCs w:val="32"/>
        </w:rPr>
      </w:pPr>
      <w:r w:rsidRPr="00B6264B">
        <w:rPr>
          <w:rFonts w:ascii="TH SarabunPSK" w:eastAsia="Sarabun" w:hAnsi="TH SarabunPSK" w:cs="TH SarabunPSK" w:hint="cs"/>
          <w:b/>
          <w:color w:val="000000"/>
          <w:sz w:val="32"/>
          <w:szCs w:val="32"/>
          <w:cs/>
        </w:rPr>
        <w:fldChar w:fldCharType="end"/>
      </w:r>
    </w:p>
    <w:p w14:paraId="5CE365B5" w14:textId="1AC1BE87" w:rsidR="004C2C5D" w:rsidRPr="002A3F73" w:rsidRDefault="004C2C5D">
      <w:pPr>
        <w:rPr>
          <w:rFonts w:ascii="TH SarabunPSK" w:hAnsi="TH SarabunPSK" w:cs="TH SarabunPSK"/>
          <w:sz w:val="32"/>
          <w:szCs w:val="32"/>
        </w:rPr>
        <w:sectPr w:rsidR="004C2C5D" w:rsidRPr="002A3F73" w:rsidSect="006E2D06">
          <w:headerReference w:type="default" r:id="rId10"/>
          <w:pgSz w:w="12240" w:h="15840"/>
          <w:pgMar w:top="1440" w:right="1440" w:bottom="1350" w:left="2160" w:header="720" w:footer="720" w:gutter="0"/>
          <w:pgNumType w:fmt="thaiLetters" w:start="1"/>
          <w:cols w:space="720"/>
          <w:docGrid w:linePitch="299"/>
        </w:sectPr>
      </w:pPr>
    </w:p>
    <w:p w14:paraId="31A31FC1" w14:textId="2097ED89" w:rsidR="00A230F4" w:rsidRPr="00B6264B" w:rsidRDefault="00A230F4" w:rsidP="00461850">
      <w:pPr>
        <w:pStyle w:val="Heading1"/>
        <w:numPr>
          <w:ilvl w:val="0"/>
          <w:numId w:val="0"/>
        </w:numPr>
        <w:jc w:val="center"/>
        <w:rPr>
          <w:rFonts w:ascii="TH SarabunPSK" w:eastAsia="Sarabun" w:hAnsi="TH SarabunPSK" w:cs="TH SarabunPSK" w:hint="cs"/>
          <w:b w:val="0"/>
          <w:bCs/>
          <w:sz w:val="40"/>
          <w:szCs w:val="40"/>
        </w:rPr>
      </w:pPr>
      <w:r w:rsidRPr="00B6264B">
        <w:rPr>
          <w:rFonts w:ascii="TH SarabunPSK" w:eastAsia="Sarabun" w:hAnsi="TH SarabunPSK" w:cs="TH SarabunPSK" w:hint="cs"/>
          <w:b w:val="0"/>
          <w:bCs/>
          <w:sz w:val="40"/>
          <w:szCs w:val="40"/>
          <w:cs/>
        </w:rPr>
        <w:lastRenderedPageBreak/>
        <w:t>บทที่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7A7D31DF" w14:textId="77777777" w:rsidR="00B6264B" w:rsidRDefault="00B6264B" w:rsidP="00B6264B">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1.1</w:t>
      </w:r>
      <w:r>
        <w:rPr>
          <w:rFonts w:ascii="TH SarabunPSK" w:eastAsia="Sarabun" w:hAnsi="TH SarabunPSK" w:cs="TH SarabunPSK"/>
          <w:sz w:val="36"/>
          <w:szCs w:val="36"/>
        </w:rPr>
        <w:tab/>
      </w:r>
      <w:r w:rsidRPr="002A3F73">
        <w:rPr>
          <w:rFonts w:ascii="TH SarabunPSK" w:eastAsia="Sarabun" w:hAnsi="TH SarabunPSK" w:cs="TH SarabunPSK" w:hint="cs"/>
          <w:b w:val="0"/>
          <w:bCs/>
          <w:sz w:val="36"/>
          <w:szCs w:val="36"/>
          <w:cs/>
        </w:rPr>
        <w:t>ความเป็นมาและความสำคัญของปัญหา</w:t>
      </w:r>
    </w:p>
    <w:p w14:paraId="2FEF3AFD" w14:textId="77777777" w:rsidR="00B6264B" w:rsidRPr="004E0B93" w:rsidRDefault="00B6264B" w:rsidP="00B6264B">
      <w:pPr>
        <w:spacing w:after="0"/>
      </w:pPr>
    </w:p>
    <w:p w14:paraId="07B6C2DF" w14:textId="77777777" w:rsidR="00B6264B" w:rsidRPr="002A3F73" w:rsidRDefault="00B6264B" w:rsidP="00B6264B">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 xml:space="preserve">ในปัจจุบันงานด้านอุตสาหกรรมได้นำแขนกลมาใช้กันอย่างแพร่หลายในงานด้านต่างๆ ยกตัวอย่าง เช่น </w:t>
      </w:r>
      <w:r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Pr="002A3F73">
        <w:rPr>
          <w:rFonts w:ascii="TH SarabunPSK" w:eastAsia="Times New Roman" w:hAnsi="TH SarabunPSK" w:cs="TH SarabunPSK" w:hint="cs"/>
          <w:color w:val="333333"/>
          <w:sz w:val="32"/>
          <w:szCs w:val="32"/>
        </w:rPr>
        <w:t xml:space="preserve"> </w:t>
      </w:r>
      <w:r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Pr="002A3F73">
        <w:rPr>
          <w:rFonts w:ascii="TH SarabunPSK" w:hAnsi="TH SarabunPSK" w:cs="TH SarabunPSK" w:hint="cs"/>
          <w:color w:val="333333"/>
          <w:sz w:val="32"/>
          <w:szCs w:val="32"/>
          <w:shd w:val="clear" w:color="auto" w:fill="FFFFFF"/>
          <w:cs/>
        </w:rPr>
        <w:t>หัวเชื่อม</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มือคีบจับ</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อุปกรณ์ประกอบชิ้นส่วน</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ปืนพ่นสี</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เจาะ และเครื่องมือติดตั้งอื่น ๆ อีกมากมาย</w:t>
      </w:r>
    </w:p>
    <w:p w14:paraId="095E9904" w14:textId="77777777" w:rsidR="00B6264B" w:rsidRPr="002A3F73" w:rsidRDefault="00B6264B" w:rsidP="00B6264B">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 xml:space="preserve">งานด้านการหยิบจับนั้น </w:t>
      </w:r>
      <w:r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Pr="002A3F73">
        <w:rPr>
          <w:rFonts w:ascii="TH SarabunPSK" w:eastAsia="Times New Roman" w:hAnsi="TH SarabunPSK" w:cs="TH SarabunPSK" w:hint="cs"/>
          <w:sz w:val="21"/>
          <w:szCs w:val="21"/>
          <w:cs/>
        </w:rPr>
        <w:t xml:space="preserve"> </w:t>
      </w:r>
      <w:r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Pr="002A3F73">
        <w:rPr>
          <w:rFonts w:ascii="TH SarabunPSK" w:eastAsia="Sarabun" w:hAnsi="TH SarabunPSK" w:cs="TH SarabunPSK" w:hint="cs"/>
          <w:sz w:val="32"/>
          <w:szCs w:val="32"/>
        </w:rPr>
        <w:t xml:space="preserve">Machine vision </w:t>
      </w:r>
      <w:r w:rsidRPr="002A3F73">
        <w:rPr>
          <w:rFonts w:ascii="TH SarabunPSK" w:eastAsia="Sarabun" w:hAnsi="TH SarabunPSK" w:cs="TH SarabunPSK" w:hint="cs"/>
          <w:sz w:val="32"/>
          <w:szCs w:val="32"/>
          <w:cs/>
        </w:rPr>
        <w:t>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อะไหล่ สิ้นส่วนยานยนต์ สายเคเบิล เป็นต้น อย่างไรก็ตามการประมวลผลภาพ (</w:t>
      </w:r>
      <w:r w:rsidRPr="002A3F73">
        <w:rPr>
          <w:rFonts w:ascii="TH SarabunPSK" w:eastAsia="Sarabun" w:hAnsi="TH SarabunPSK" w:cs="TH SarabunPSK" w:hint="cs"/>
          <w:sz w:val="32"/>
          <w:szCs w:val="32"/>
        </w:rPr>
        <w:t xml:space="preserve">Image processing) </w:t>
      </w:r>
      <w:r w:rsidRPr="002A3F73">
        <w:rPr>
          <w:rFonts w:ascii="TH SarabunPSK" w:eastAsia="Sarabun" w:hAnsi="TH SarabunPSK" w:cs="TH SarabunPSK" w:hint="cs"/>
          <w:sz w:val="32"/>
          <w:szCs w:val="32"/>
          <w:cs/>
        </w:rPr>
        <w:t xml:space="preserve">มีข้อจำกัดในเรื่องของ การวัดในเชิงสามมิติ เช่นรายละเอียดของขนาดชิ้นงาน  การจัดเรียง ความสูงของชิ้นงานในแกน </w:t>
      </w:r>
      <w:r w:rsidRPr="002A3F73">
        <w:rPr>
          <w:rFonts w:ascii="TH SarabunPSK" w:eastAsia="Sarabun" w:hAnsi="TH SarabunPSK" w:cs="TH SarabunPSK" w:hint="cs"/>
          <w:sz w:val="32"/>
          <w:szCs w:val="32"/>
        </w:rPr>
        <w:t xml:space="preserve">z </w:t>
      </w:r>
      <w:r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Pr>
          <w:rFonts w:ascii="TH SarabunPSK" w:eastAsia="Sarabun" w:hAnsi="TH SarabunPSK" w:cs="TH SarabunPSK" w:hint="cs"/>
          <w:sz w:val="32"/>
          <w:szCs w:val="32"/>
          <w:cs/>
        </w:rPr>
        <w:t>ิ</w:t>
      </w:r>
    </w:p>
    <w:p w14:paraId="0D20E42E" w14:textId="77777777" w:rsidR="00B6264B" w:rsidRPr="002A3F73" w:rsidRDefault="00B6264B" w:rsidP="00B6264B">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เ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41DE7541" w14:textId="77777777" w:rsidR="00B6264B" w:rsidRDefault="00B6264B" w:rsidP="00B361A8">
      <w:pPr>
        <w:shd w:val="clear" w:color="auto" w:fill="FFFFFF"/>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รงงานอุตสาหกรรม มีการใช้หุ่นยนต์ทำงาน</w:t>
      </w:r>
      <w:r>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 xml:space="preserve">เป็นสิ่งที่จำเป็นต่อสายการผลิต โดย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0E450F77" w14:textId="77777777" w:rsidR="00B6264B" w:rsidRPr="002A3F73" w:rsidRDefault="00B6264B" w:rsidP="00B6264B">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AA5497">
        <w:rPr>
          <w:rFonts w:ascii="TH SarabunPSK" w:eastAsia="Sarabun" w:hAnsi="TH SarabunPSK" w:cs="TH SarabunPSK" w:hint="cs"/>
          <w:sz w:val="36"/>
          <w:szCs w:val="36"/>
        </w:rPr>
        <w:t>1.2</w:t>
      </w:r>
      <w:r w:rsidRPr="00AA5497">
        <w:rPr>
          <w:rFonts w:ascii="TH SarabunPSK" w:eastAsia="Sarabun" w:hAnsi="TH SarabunPSK" w:cs="TH SarabunPSK" w:hint="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6CE37DA2" w:rsidR="00B81713" w:rsidRPr="00AA5497" w:rsidRDefault="008F7E38" w:rsidP="00AA5497">
      <w:pPr>
        <w:pStyle w:val="ListParagraph"/>
        <w:numPr>
          <w:ilvl w:val="2"/>
          <w:numId w:val="12"/>
        </w:numPr>
        <w:spacing w:after="0" w:line="240" w:lineRule="auto"/>
        <w:ind w:left="0" w:firstLine="720"/>
        <w:jc w:val="thaiDistribute"/>
        <w:rPr>
          <w:rFonts w:ascii="TH SarabunPSK" w:eastAsia="Sarabun" w:hAnsi="TH SarabunPSK" w:cs="TH SarabunPSK"/>
          <w:sz w:val="32"/>
          <w:szCs w:val="32"/>
        </w:rPr>
      </w:pPr>
      <w:r w:rsidRPr="00AA5497">
        <w:rPr>
          <w:rFonts w:ascii="TH SarabunPSK" w:eastAsia="Sarabun" w:hAnsi="TH SarabunPSK" w:cs="TH SarabunPSK" w:hint="cs"/>
          <w:sz w:val="32"/>
          <w:szCs w:val="32"/>
          <w:cs/>
        </w:rPr>
        <w:t xml:space="preserve">ซอฟต์แวร์ที่ใช้ในการวิเคราะห์ </w:t>
      </w:r>
      <w:r w:rsidRPr="00AA5497">
        <w:rPr>
          <w:rFonts w:ascii="TH SarabunPSK" w:eastAsia="Sarabun" w:hAnsi="TH SarabunPSK" w:cs="TH SarabunPSK" w:hint="cs"/>
          <w:sz w:val="32"/>
          <w:szCs w:val="32"/>
        </w:rPr>
        <w:t xml:space="preserve">Bin-picking </w:t>
      </w:r>
      <w:r w:rsidRPr="00AA5497">
        <w:rPr>
          <w:rFonts w:ascii="TH SarabunPSK" w:eastAsia="Sarabun" w:hAnsi="TH SarabunPSK" w:cs="TH SarabunPSK" w:hint="cs"/>
          <w:sz w:val="32"/>
          <w:szCs w:val="32"/>
          <w:cs/>
        </w:rPr>
        <w:t xml:space="preserve">กับข้อมูล </w:t>
      </w:r>
      <w:r w:rsidRPr="00AA5497">
        <w:rPr>
          <w:rFonts w:ascii="TH SarabunPSK" w:eastAsia="Sarabun" w:hAnsi="TH SarabunPSK" w:cs="TH SarabunPSK" w:hint="cs"/>
          <w:sz w:val="32"/>
          <w:szCs w:val="32"/>
        </w:rPr>
        <w:t xml:space="preserve">point cloud </w:t>
      </w:r>
      <w:r w:rsidRPr="00AA5497">
        <w:rPr>
          <w:rFonts w:ascii="TH SarabunPSK" w:eastAsia="Sarabun" w:hAnsi="TH SarabunPSK" w:cs="TH SarabunPSK" w:hint="cs"/>
          <w:sz w:val="32"/>
          <w:szCs w:val="32"/>
          <w:cs/>
        </w:rPr>
        <w:t>ส่วนมาก</w:t>
      </w:r>
      <w:r w:rsidR="00AD418E" w:rsidRPr="00AA5497">
        <w:rPr>
          <w:rFonts w:ascii="TH SarabunPSK" w:eastAsia="Sarabun" w:hAnsi="TH SarabunPSK" w:cs="TH SarabunPSK" w:hint="cs"/>
          <w:sz w:val="32"/>
          <w:szCs w:val="32"/>
          <w:cs/>
        </w:rPr>
        <w:t>ถูกสร้างและ</w:t>
      </w:r>
      <w:r w:rsidRPr="00AA5497">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AA5497">
        <w:rPr>
          <w:rFonts w:ascii="TH SarabunPSK" w:eastAsia="Sarabun" w:hAnsi="TH SarabunPSK" w:cs="TH SarabunPSK" w:hint="cs"/>
          <w:sz w:val="32"/>
          <w:szCs w:val="32"/>
          <w:cs/>
        </w:rPr>
        <w:t>ตามจุดประสงค์ของสายการผลิตเฉพาะ</w:t>
      </w:r>
      <w:r w:rsidRPr="00AA5497">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AA5497">
        <w:rPr>
          <w:rFonts w:ascii="TH SarabunPSK" w:eastAsia="Sarabun" w:hAnsi="TH SarabunPSK" w:cs="TH SarabunPSK" w:hint="cs"/>
          <w:sz w:val="32"/>
          <w:szCs w:val="32"/>
          <w:cs/>
        </w:rPr>
        <w:t>และกระบวนการ</w:t>
      </w:r>
      <w:r w:rsidRPr="00AA5497">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8D92177" w:rsidR="00B81713" w:rsidRDefault="00AA5497" w:rsidP="004E0B93">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sz w:val="32"/>
          <w:szCs w:val="32"/>
        </w:rPr>
        <w:t>1.</w:t>
      </w:r>
      <w:r w:rsidR="001D30B1" w:rsidRPr="002A3F73">
        <w:rPr>
          <w:rFonts w:ascii="TH SarabunPSK" w:eastAsia="Sarabun" w:hAnsi="TH SarabunPSK" w:cs="TH SarabunPSK" w:hint="cs"/>
          <w:sz w:val="32"/>
          <w:szCs w:val="32"/>
        </w:rPr>
        <w:t>2.</w:t>
      </w:r>
      <w:r>
        <w:rPr>
          <w:rFonts w:ascii="TH SarabunPSK" w:eastAsia="Sarabun" w:hAnsi="TH SarabunPSK" w:cs="TH SarabunPSK"/>
          <w:sz w:val="32"/>
          <w:szCs w:val="32"/>
        </w:rPr>
        <w:t>3</w:t>
      </w:r>
      <w:r>
        <w:rPr>
          <w:rFonts w:ascii="TH SarabunPSK" w:eastAsia="Sarabun" w:hAnsi="TH SarabunPSK" w:cs="TH SarabunPSK"/>
          <w:sz w:val="32"/>
          <w:szCs w:val="32"/>
        </w:rPr>
        <w:tab/>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626198E6"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3E3808">
        <w:rPr>
          <w:rFonts w:ascii="TH SarabunPSK" w:eastAsia="Arial Unicode MS" w:hAnsi="TH SarabunPSK" w:cs="TH SarabunPSK" w:hint="cs"/>
          <w:b w:val="0"/>
          <w:bCs/>
          <w:sz w:val="36"/>
          <w:szCs w:val="36"/>
          <w:cs/>
        </w:rPr>
        <w:t>วัตถุ</w:t>
      </w:r>
      <w:r w:rsidR="008F7E38" w:rsidRPr="002A3F73">
        <w:rPr>
          <w:rFonts w:ascii="TH SarabunPSK" w:eastAsia="Arial Unicode MS" w:hAnsi="TH SarabunPSK" w:cs="TH SarabunPSK" w:hint="cs"/>
          <w:b w:val="0"/>
          <w:bCs/>
          <w:sz w:val="36"/>
          <w:szCs w:val="36"/>
          <w:cs/>
        </w:rPr>
        <w:t>ประสงค์ของการวิจัย</w:t>
      </w:r>
    </w:p>
    <w:p w14:paraId="58D125FB" w14:textId="77777777" w:rsidR="004E0B93" w:rsidRPr="004E0B93" w:rsidRDefault="004E0B93" w:rsidP="004E0B93"/>
    <w:p w14:paraId="490238E1" w14:textId="539E5B66"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1.</w:t>
      </w:r>
      <w:r w:rsidR="00AA5497">
        <w:rPr>
          <w:rFonts w:ascii="TH SarabunPSK" w:eastAsia="Sarabun" w:hAnsi="TH SarabunPSK" w:cs="TH SarabunPSK"/>
          <w:sz w:val="32"/>
          <w:szCs w:val="32"/>
        </w:rPr>
        <w:t>3.1</w:t>
      </w:r>
      <w:r w:rsidR="00AA5497">
        <w:rPr>
          <w:rFonts w:ascii="TH SarabunPSK" w:eastAsia="Sarabun" w:hAnsi="TH SarabunPSK" w:cs="TH SarabunPSK"/>
          <w:sz w:val="32"/>
          <w:szCs w:val="32"/>
        </w:rPr>
        <w:tab/>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138BF306" w:rsidR="00B81713" w:rsidRPr="002A3F73" w:rsidRDefault="00AA5497" w:rsidP="004E0B93">
      <w:pPr>
        <w:spacing w:after="0" w:line="240" w:lineRule="auto"/>
        <w:ind w:left="720"/>
        <w:rPr>
          <w:rFonts w:ascii="TH SarabunPSK" w:eastAsia="Sarabun" w:hAnsi="TH SarabunPSK" w:cs="TH SarabunPSK"/>
          <w:sz w:val="32"/>
          <w:szCs w:val="32"/>
        </w:rPr>
      </w:pPr>
      <w:r>
        <w:rPr>
          <w:rFonts w:ascii="TH SarabunPSK" w:eastAsia="Sarabun" w:hAnsi="TH SarabunPSK" w:cs="TH SarabunPSK"/>
          <w:sz w:val="32"/>
          <w:szCs w:val="32"/>
        </w:rPr>
        <w:t>1.3.2</w:t>
      </w:r>
      <w:r>
        <w:rPr>
          <w:rFonts w:ascii="TH SarabunPSK" w:eastAsia="Sarabun" w:hAnsi="TH SarabunPSK" w:cs="TH SarabunPSK"/>
          <w:sz w:val="32"/>
          <w:szCs w:val="32"/>
        </w:rPr>
        <w:tab/>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126BCC12" w14:textId="4C808FA7" w:rsidR="008459D9" w:rsidRPr="002A3F73" w:rsidRDefault="00B361A8" w:rsidP="00B361A8">
      <w:pPr>
        <w:rPr>
          <w:rFonts w:ascii="TH SarabunPSK" w:eastAsia="Sarabun" w:hAnsi="TH SarabunPSK" w:cs="TH SarabunPSK" w:hint="cs"/>
          <w:color w:val="000000"/>
          <w:sz w:val="32"/>
          <w:szCs w:val="32"/>
        </w:rPr>
      </w:pPr>
      <w:r>
        <w:rPr>
          <w:rFonts w:ascii="TH SarabunPSK" w:eastAsia="Sarabun" w:hAnsi="TH SarabunPSK" w:cs="TH SarabunPSK"/>
          <w:color w:val="000000"/>
          <w:sz w:val="32"/>
          <w:szCs w:val="32"/>
          <w:cs/>
        </w:rPr>
        <w:br w:type="page"/>
      </w: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lastRenderedPageBreak/>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92A39E8" w:rsidR="00B81713" w:rsidRDefault="001D30B1" w:rsidP="00B361A8">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63FC633A" w14:textId="77777777" w:rsidR="00B46110" w:rsidRPr="002A3F73" w:rsidRDefault="00B46110" w:rsidP="00B361A8">
      <w:pPr>
        <w:spacing w:after="0" w:line="240" w:lineRule="auto"/>
        <w:jc w:val="thaiDistribute"/>
        <w:rPr>
          <w:rFonts w:ascii="TH SarabunPSK" w:eastAsia="Sarabun" w:hAnsi="TH SarabunPSK" w:cs="TH SarabunPSK" w:hint="cs"/>
          <w:sz w:val="32"/>
          <w:szCs w:val="32"/>
        </w:rPr>
      </w:pP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B361A8">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448477EA" w14:textId="7B13CD96" w:rsidR="00757817" w:rsidRPr="004E0B93" w:rsidRDefault="00B361A8" w:rsidP="00B361A8">
      <w:pPr>
        <w:rPr>
          <w:rFonts w:ascii="TH SarabunPSK" w:eastAsia="Sarabun" w:hAnsi="TH SarabunPSK" w:cs="TH SarabunPSK" w:hint="cs"/>
          <w:color w:val="000000" w:themeColor="text1"/>
          <w:sz w:val="32"/>
          <w:szCs w:val="32"/>
        </w:rPr>
      </w:pPr>
      <w:r>
        <w:rPr>
          <w:rFonts w:ascii="TH SarabunPSK" w:eastAsia="Sarabun" w:hAnsi="TH SarabunPSK" w:cs="TH SarabunPSK"/>
          <w:color w:val="000000" w:themeColor="text1"/>
          <w:sz w:val="32"/>
          <w:szCs w:val="32"/>
          <w:cs/>
        </w:rPr>
        <w:br w:type="page"/>
      </w:r>
    </w:p>
    <w:p w14:paraId="4FE80F7D" w14:textId="148898D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bookmarkStart w:id="10" w:name="_Toc69854905"/>
      <w:bookmarkStart w:id="11" w:name="_Toc69854968"/>
      <w:r w:rsidRPr="004E0B93">
        <w:rPr>
          <w:rFonts w:ascii="TH SarabunPSK" w:hAnsi="TH SarabunPSK" w:cs="TH SarabunPSK" w:hint="cs"/>
          <w:i w:val="0"/>
          <w:iCs w:val="0"/>
          <w:color w:val="000000" w:themeColor="text1"/>
          <w:sz w:val="32"/>
          <w:szCs w:val="32"/>
          <w:cs/>
        </w:rPr>
        <w:lastRenderedPageBreak/>
        <w:t xml:space="preserve">ตารางที่ </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TYLEREF </w:instrText>
      </w:r>
      <w:r w:rsidR="0023282E" w:rsidRPr="004E0B93">
        <w:rPr>
          <w:rFonts w:ascii="TH SarabunPSK" w:hAnsi="TH SarabunPSK" w:cs="TH SarabunPSK" w:hint="cs"/>
          <w:i w:val="0"/>
          <w:iCs w:val="0"/>
          <w:color w:val="000000" w:themeColor="text1"/>
          <w:sz w:val="32"/>
          <w:szCs w:val="32"/>
          <w:cs/>
        </w:rPr>
        <w:instrText xml:space="preserve">1 </w:instrText>
      </w:r>
      <w:r w:rsidR="0023282E" w:rsidRPr="004E0B93">
        <w:rPr>
          <w:rFonts w:ascii="TH SarabunPSK" w:hAnsi="TH SarabunPSK" w:cs="TH SarabunPSK" w:hint="cs"/>
          <w:i w:val="0"/>
          <w:iCs w:val="0"/>
          <w:color w:val="000000" w:themeColor="text1"/>
          <w:sz w:val="32"/>
          <w:szCs w:val="32"/>
        </w:rPr>
        <w:instrText>\s</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r w:rsidR="0023282E" w:rsidRPr="004E0B93">
        <w:rPr>
          <w:rFonts w:ascii="TH SarabunPSK" w:hAnsi="TH SarabunPSK" w:cs="TH SarabunPSK"/>
          <w:i w:val="0"/>
          <w:iCs w:val="0"/>
          <w:color w:val="000000" w:themeColor="text1"/>
          <w:sz w:val="32"/>
          <w:szCs w:val="32"/>
          <w:cs/>
        </w:rPr>
        <w:t>.</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EQ </w:instrText>
      </w:r>
      <w:r w:rsidR="0023282E" w:rsidRPr="004E0B93">
        <w:rPr>
          <w:rFonts w:ascii="TH SarabunPSK" w:hAnsi="TH SarabunPSK" w:cs="TH SarabunPSK" w:hint="cs"/>
          <w:i w:val="0"/>
          <w:iCs w:val="0"/>
          <w:color w:val="000000" w:themeColor="text1"/>
          <w:sz w:val="32"/>
          <w:szCs w:val="32"/>
          <w:cs/>
        </w:rPr>
        <w:instrText xml:space="preserve">ตารางที่ </w:instrText>
      </w:r>
      <w:r w:rsidR="0023282E" w:rsidRPr="004E0B93">
        <w:rPr>
          <w:rFonts w:ascii="TH SarabunPSK" w:hAnsi="TH SarabunPSK" w:cs="TH SarabunPSK" w:hint="cs"/>
          <w:i w:val="0"/>
          <w:iCs w:val="0"/>
          <w:color w:val="000000" w:themeColor="text1"/>
          <w:sz w:val="32"/>
          <w:szCs w:val="32"/>
        </w:rPr>
        <w:instrText xml:space="preserve">\* ARABIC \s </w:instrText>
      </w:r>
      <w:r w:rsidR="0023282E" w:rsidRPr="004E0B93">
        <w:rPr>
          <w:rFonts w:ascii="TH SarabunPSK" w:hAnsi="TH SarabunPSK" w:cs="TH SarabunPSK" w:hint="cs"/>
          <w:i w:val="0"/>
          <w:iCs w:val="0"/>
          <w:color w:val="000000" w:themeColor="text1"/>
          <w:sz w:val="32"/>
          <w:szCs w:val="32"/>
          <w:cs/>
        </w:rPr>
        <w:instrText>1</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bookmarkEnd w:id="10"/>
      <w:bookmarkEnd w:id="11"/>
    </w:p>
    <w:p w14:paraId="575D29C1" w14:textId="77777777" w:rsidR="004E0B93" w:rsidRPr="004E0B93" w:rsidRDefault="004E0B93" w:rsidP="004E0B93"/>
    <w:tbl>
      <w:tblPr>
        <w:tblStyle w:val="TableGrid"/>
        <w:tblW w:w="8640" w:type="dxa"/>
        <w:tblInd w:w="-5" w:type="dxa"/>
        <w:tblLook w:val="04A0" w:firstRow="1" w:lastRow="0" w:firstColumn="1" w:lastColumn="0" w:noHBand="0" w:noVBand="1"/>
      </w:tblPr>
      <w:tblGrid>
        <w:gridCol w:w="2970"/>
        <w:gridCol w:w="810"/>
        <w:gridCol w:w="810"/>
        <w:gridCol w:w="810"/>
        <w:gridCol w:w="810"/>
        <w:gridCol w:w="810"/>
        <w:gridCol w:w="810"/>
        <w:gridCol w:w="810"/>
      </w:tblGrid>
      <w:tr w:rsidR="00757817" w:rsidRPr="004E0B93" w14:paraId="66910EDA" w14:textId="77777777" w:rsidTr="00B361A8">
        <w:tc>
          <w:tcPr>
            <w:tcW w:w="297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B361A8">
        <w:tc>
          <w:tcPr>
            <w:tcW w:w="297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B361A8">
        <w:tc>
          <w:tcPr>
            <w:tcW w:w="297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B361A8">
        <w:tc>
          <w:tcPr>
            <w:tcW w:w="297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B361A8">
        <w:tc>
          <w:tcPr>
            <w:tcW w:w="297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B361A8">
        <w:tc>
          <w:tcPr>
            <w:tcW w:w="297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B361A8">
        <w:tc>
          <w:tcPr>
            <w:tcW w:w="297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B361A8">
        <w:tc>
          <w:tcPr>
            <w:tcW w:w="297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7FD29036" w14:textId="7E1F0AE3" w:rsidR="00A202DF" w:rsidRDefault="00A202DF" w:rsidP="004E0B93">
      <w:pPr>
        <w:pStyle w:val="ListParagraph"/>
        <w:spacing w:after="0" w:line="240" w:lineRule="auto"/>
        <w:ind w:left="0"/>
        <w:jc w:val="both"/>
        <w:rPr>
          <w:rFonts w:ascii="TH SarabunPSK" w:eastAsia="Sarabun" w:hAnsi="TH SarabunPSK" w:cs="TH SarabunPSK"/>
          <w:color w:val="0070C0"/>
          <w:sz w:val="32"/>
          <w:szCs w:val="32"/>
        </w:rPr>
      </w:pPr>
    </w:p>
    <w:p w14:paraId="07F19B35" w14:textId="77777777" w:rsidR="00644C96" w:rsidRPr="00757817" w:rsidRDefault="00644C96"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41C2DE1E" w:rsidR="00B81713" w:rsidRDefault="001D30B1" w:rsidP="00BD475E">
      <w:pPr>
        <w:pStyle w:val="Heading2"/>
        <w:rPr>
          <w:rFonts w:ascii="TH SarabunPSK" w:eastAsia="Arial Unicode MS" w:hAnsi="TH SarabunPSK" w:cs="TH SarabunPSK"/>
          <w:b w:val="0"/>
          <w:bCs/>
          <w:sz w:val="36"/>
          <w:szCs w:val="36"/>
        </w:rPr>
      </w:pPr>
      <w:r w:rsidRPr="00BD475E">
        <w:rPr>
          <w:rFonts w:ascii="TH SarabunPSK" w:eastAsia="Arial Unicode MS" w:hAnsi="TH SarabunPSK" w:cs="TH SarabunPSK" w:hint="cs"/>
          <w:sz w:val="36"/>
          <w:szCs w:val="36"/>
        </w:rPr>
        <w:t>1.5</w:t>
      </w:r>
      <w:r w:rsidRPr="00BD475E">
        <w:rPr>
          <w:rFonts w:ascii="TH SarabunPSK" w:eastAsia="Arial Unicode MS" w:hAnsi="TH SarabunPSK" w:cs="TH SarabunPSK" w:hint="cs"/>
          <w:b w:val="0"/>
          <w:bCs/>
          <w:sz w:val="36"/>
          <w:szCs w:val="36"/>
        </w:rPr>
        <w:tab/>
      </w:r>
      <w:r w:rsidR="008F7E38" w:rsidRPr="00BD475E">
        <w:rPr>
          <w:rFonts w:ascii="TH SarabunPSK" w:eastAsia="Arial Unicode MS" w:hAnsi="TH SarabunPSK" w:cs="TH SarabunPSK" w:hint="cs"/>
          <w:b w:val="0"/>
          <w:bCs/>
          <w:sz w:val="36"/>
          <w:szCs w:val="36"/>
          <w:cs/>
        </w:rPr>
        <w:t>ข้อจำกัดการวิจัย</w:t>
      </w:r>
    </w:p>
    <w:p w14:paraId="6BCFEAA8" w14:textId="77777777" w:rsidR="00B361A8" w:rsidRPr="00B361A8" w:rsidRDefault="00B361A8" w:rsidP="00B361A8">
      <w:pPr>
        <w:rPr>
          <w:rFonts w:cstheme="minorBidi" w:hint="cs"/>
        </w:rPr>
      </w:pPr>
    </w:p>
    <w:p w14:paraId="066B6A66" w14:textId="59813DB8" w:rsidR="004E0B93" w:rsidRPr="002A3F73" w:rsidRDefault="007708D1" w:rsidP="00B361A8">
      <w:pPr>
        <w:spacing w:after="0"/>
        <w:ind w:firstLine="720"/>
        <w:jc w:val="thaiDistribute"/>
        <w:rPr>
          <w:rFonts w:ascii="TH SarabunPSK" w:hAnsi="TH SarabunPSK" w:cs="TH SarabunPSK" w:hint="cs"/>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2" w:name="_h6gq2pjw26yk" w:colFirst="0" w:colLast="0"/>
      <w:bookmarkEnd w:id="12"/>
      <w:r w:rsidRPr="002A3F73">
        <w:rPr>
          <w:rFonts w:ascii="TH SarabunPSK" w:eastAsia="Arial Unicode MS" w:hAnsi="TH SarabunPSK" w:cs="TH SarabunPSK" w:hint="cs"/>
          <w:sz w:val="36"/>
          <w:szCs w:val="36"/>
        </w:rPr>
        <w:lastRenderedPageBreak/>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42D05F31" w14:textId="77777777" w:rsidR="00855E09" w:rsidRPr="002A3F73" w:rsidRDefault="00855E09" w:rsidP="00B361A8">
      <w:pPr>
        <w:spacing w:after="0"/>
        <w:jc w:val="thaiDistribute"/>
        <w:rPr>
          <w:rFonts w:ascii="TH SarabunPSK" w:hAnsi="TH SarabunPSK" w:cs="TH SarabunPSK" w:hint="cs"/>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3" w:name="_wt39lf1yt6tv" w:colFirst="0" w:colLast="0"/>
      <w:bookmarkEnd w:id="13"/>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0C3A3754" w:rsidR="00E3589D" w:rsidRPr="002A3F73" w:rsidRDefault="007767D9" w:rsidP="004E0B93">
      <w:pPr>
        <w:spacing w:after="0"/>
        <w:ind w:firstLine="720"/>
        <w:jc w:val="thaiDistribute"/>
        <w:rPr>
          <w:rFonts w:ascii="TH SarabunPSK" w:hAnsi="TH SarabunPSK" w:cs="TH SarabunPSK"/>
          <w:sz w:val="32"/>
          <w:szCs w:val="32"/>
        </w:rPr>
        <w:sectPr w:rsidR="00E3589D" w:rsidRPr="002A3F73" w:rsidSect="00B361A8">
          <w:headerReference w:type="default" r:id="rId11"/>
          <w:pgSz w:w="12240" w:h="15840"/>
          <w:pgMar w:top="2160" w:right="1440" w:bottom="1440" w:left="216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แบบละเอียด</w:t>
      </w:r>
    </w:p>
    <w:p w14:paraId="33A45FF8" w14:textId="4E0773F3" w:rsidR="003B70BA" w:rsidRPr="00786CBA" w:rsidRDefault="003B70BA" w:rsidP="0094690B">
      <w:pPr>
        <w:pStyle w:val="Heading1"/>
        <w:numPr>
          <w:ilvl w:val="0"/>
          <w:numId w:val="0"/>
        </w:numPr>
        <w:jc w:val="center"/>
        <w:rPr>
          <w:rFonts w:ascii="TH SarabunPSK" w:eastAsia="Sarabun" w:hAnsi="TH SarabunPSK" w:cs="TH SarabunPSK" w:hint="cs"/>
          <w:b w:val="0"/>
          <w:bCs/>
          <w:sz w:val="40"/>
          <w:szCs w:val="40"/>
        </w:rPr>
      </w:pPr>
      <w:r w:rsidRPr="00786CBA">
        <w:rPr>
          <w:rFonts w:ascii="TH SarabunPSK" w:eastAsia="Sarabun" w:hAnsi="TH SarabunPSK" w:cs="TH SarabunPSK" w:hint="cs"/>
          <w:b w:val="0"/>
          <w:bCs/>
          <w:sz w:val="40"/>
          <w:szCs w:val="40"/>
          <w:cs/>
        </w:rPr>
        <w:lastRenderedPageBreak/>
        <w:t>บทที่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855E09" w:rsidRDefault="00B072A5" w:rsidP="004E0B93">
      <w:pPr>
        <w:spacing w:after="0"/>
        <w:ind w:firstLine="720"/>
        <w:jc w:val="thaiDistribute"/>
        <w:rPr>
          <w:rFonts w:ascii="TH SarabunPSK" w:hAnsi="TH SarabunPSK" w:cs="TH SarabunPSK"/>
          <w:b/>
          <w:color w:val="000000" w:themeColor="text1"/>
          <w:sz w:val="36"/>
          <w:szCs w:val="36"/>
          <w:cs/>
        </w:rPr>
      </w:pPr>
    </w:p>
    <w:p w14:paraId="11BCCD68" w14:textId="092E4BC2"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1</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จุดเมฆ </w:t>
      </w:r>
      <w:r w:rsidR="001D30B1" w:rsidRPr="00855E09">
        <w:rPr>
          <w:rFonts w:ascii="TH SarabunPSK" w:eastAsia="Sarabun" w:hAnsi="TH SarabunPSK" w:cs="TH SarabunPSK" w:hint="cs"/>
          <w:sz w:val="36"/>
          <w:szCs w:val="36"/>
        </w:rPr>
        <w:t>(Point cloud)</w:t>
      </w:r>
    </w:p>
    <w:p w14:paraId="5969DDA4" w14:textId="77777777" w:rsidR="00B072A5" w:rsidRPr="00B072A5" w:rsidRDefault="00B072A5" w:rsidP="004E0B93">
      <w:pPr>
        <w:spacing w:after="0"/>
        <w:rPr>
          <w:rFonts w:cstheme="minorBidi"/>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3A6799B6" w:rsidR="000B4830" w:rsidRDefault="002C1484" w:rsidP="004E0B93">
      <w:pPr>
        <w:spacing w:after="0"/>
        <w:jc w:val="center"/>
      </w:pPr>
      <w:r>
        <w:rPr>
          <w:noProof/>
        </w:rPr>
        <w:lastRenderedPageBreak/>
        <w:drawing>
          <wp:inline distT="0" distB="0" distL="0" distR="0" wp14:anchorId="35ABDBDD" wp14:editId="2BD58BF9">
            <wp:extent cx="3581381" cy="17949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20743" cy="1814661"/>
                    </a:xfrm>
                    <a:prstGeom prst="rect">
                      <a:avLst/>
                    </a:prstGeom>
                    <a:noFill/>
                  </pic:spPr>
                </pic:pic>
              </a:graphicData>
            </a:graphic>
          </wp:inline>
        </w:drawing>
      </w:r>
    </w:p>
    <w:p w14:paraId="3380B52F" w14:textId="77777777" w:rsidR="00644C96" w:rsidRDefault="00644C96" w:rsidP="004E0B93">
      <w:pPr>
        <w:spacing w:after="0"/>
        <w:jc w:val="center"/>
      </w:pP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4" w:name="_Ref68812189"/>
      <w:bookmarkStart w:id="15" w:name="_Toc6985464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bookmarkEnd w:id="15"/>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6" w:name="_Ref68812292"/>
      <w:bookmarkStart w:id="17" w:name="_Toc6985464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โครงสร้างข้อมูลภาพ 2 มิติ</w:t>
      </w:r>
      <w:bookmarkEnd w:id="17"/>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w:t>
      </w:r>
      <w:r>
        <w:rPr>
          <w:rFonts w:ascii="TH SarabunPSK" w:eastAsia="Sarabun" w:hAnsi="TH SarabunPSK" w:cs="TH SarabunPSK" w:hint="cs"/>
          <w:sz w:val="32"/>
          <w:szCs w:val="32"/>
          <w:cs/>
        </w:rPr>
        <w:lastRenderedPageBreak/>
        <w:t>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7E3A23F4" w:rsidR="00DB74F6" w:rsidRPr="00C429D3" w:rsidRDefault="00DB74F6" w:rsidP="004E0B93">
      <w:pPr>
        <w:pStyle w:val="Caption"/>
        <w:spacing w:after="0"/>
        <w:jc w:val="center"/>
        <w:rPr>
          <w:rFonts w:ascii="TH SarabunPSK" w:eastAsia="Sarabun" w:hAnsi="TH SarabunPSK" w:cs="TH SarabunPSK"/>
          <w:b/>
          <w:bCs/>
          <w:i w:val="0"/>
          <w:iCs w:val="0"/>
          <w:color w:val="000000" w:themeColor="text1"/>
          <w:sz w:val="32"/>
          <w:szCs w:val="32"/>
        </w:rPr>
      </w:pPr>
      <w:bookmarkStart w:id="18" w:name="_Ref68814142"/>
      <w:bookmarkStart w:id="19" w:name="_Toc698546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bookmarkEnd w:id="19"/>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6219BFE8" w14:textId="77777777" w:rsidR="00644C96" w:rsidRPr="00644C96" w:rsidRDefault="00644C96" w:rsidP="00644C96"/>
    <w:p w14:paraId="237C08E5" w14:textId="30FEAD98"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0" w:name="_Toc69854647"/>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bookmarkEnd w:id="20"/>
    </w:p>
    <w:p w14:paraId="13E19221" w14:textId="77777777" w:rsidR="00855E09" w:rsidRPr="00855E09" w:rsidRDefault="00855E09" w:rsidP="004E0B93">
      <w:pPr>
        <w:rPr>
          <w:rFonts w:cstheme="minorBidi" w:hint="cs"/>
        </w:rPr>
      </w:pPr>
    </w:p>
    <w:p w14:paraId="782454CE" w14:textId="27E6D866"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lastRenderedPageBreak/>
        <w:t>2.2</w:t>
      </w:r>
      <w:r w:rsidR="00855E09">
        <w:rPr>
          <w:rFonts w:ascii="TH SarabunPSK" w:eastAsia="Sarabun" w:hAnsi="TH SarabunPSK" w:cs="TH SarabunPSK"/>
          <w:b w:val="0"/>
          <w:bCs/>
          <w:sz w:val="32"/>
          <w:szCs w:val="32"/>
          <w:cs/>
        </w:rPr>
        <w:tab/>
      </w:r>
      <w:r w:rsidRPr="004E0B93">
        <w:rPr>
          <w:rFonts w:ascii="TH SarabunPSK" w:eastAsia="Sarabun" w:hAnsi="TH SarabunPSK" w:cs="TH SarabunPSK" w:hint="cs"/>
          <w:b w:val="0"/>
          <w:bCs/>
          <w:sz w:val="32"/>
          <w:szCs w:val="32"/>
          <w:cs/>
        </w:rPr>
        <w:t>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500B9D26" w:rsidR="00BB781E" w:rsidRDefault="00C21460" w:rsidP="004E0B93">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0992F1D2">
            <wp:extent cx="3302000" cy="2201333"/>
            <wp:effectExtent l="0" t="0" r="0" b="889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6843" cy="2224561"/>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7A80FD56"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174"/>
      <w:bookmarkStart w:id="22" w:name="_Toc6985464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cs/>
        </w:rPr>
        <w:t xml:space="preserve"> เครื่องมือสแกนวัตถุ 3 มิติ</w:t>
      </w:r>
      <w:bookmarkEnd w:id="22"/>
    </w:p>
    <w:p w14:paraId="377E0769" w14:textId="77777777" w:rsidR="00F43D81" w:rsidRPr="00F43D81" w:rsidRDefault="00F43D81" w:rsidP="004E0B93">
      <w:pPr>
        <w:spacing w:after="0"/>
        <w:rPr>
          <w:rFonts w:cstheme="minorBidi"/>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4C42A755">
            <wp:extent cx="5554177" cy="1862667"/>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1213" cy="1875087"/>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509B8894"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3" w:name="_Ref68814193"/>
      <w:bookmarkStart w:id="24" w:name="_Toc6985464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bookmarkEnd w:id="24"/>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drawing>
          <wp:inline distT="0" distB="0" distL="0" distR="0" wp14:anchorId="27D1A748" wp14:editId="154DB4C1">
            <wp:extent cx="3335866" cy="1752399"/>
            <wp:effectExtent l="0" t="0" r="0" b="63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3168" cy="17667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47065A93" w:rsidR="00B75835" w:rsidRPr="00837949" w:rsidRDefault="00B75835" w:rsidP="004E0B93">
      <w:pPr>
        <w:pStyle w:val="Caption"/>
        <w:spacing w:after="0"/>
        <w:rPr>
          <w:rFonts w:ascii="TH SarabunPSK" w:hAnsi="TH SarabunPSK" w:cs="TH SarabunPSK"/>
          <w:i w:val="0"/>
          <w:iCs w:val="0"/>
          <w:color w:val="000000" w:themeColor="text1"/>
          <w:sz w:val="32"/>
          <w:szCs w:val="32"/>
          <w:cs/>
        </w:rPr>
      </w:pPr>
      <w:bookmarkStart w:id="25" w:name="_Ref69754892"/>
      <w:bookmarkStart w:id="26" w:name="_Toc69854650"/>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25"/>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bookmarkEnd w:id="26"/>
    </w:p>
    <w:p w14:paraId="2EECAEE4" w14:textId="22675FC8" w:rsidR="00B75835" w:rsidRPr="00B86E09" w:rsidRDefault="00B361A8" w:rsidP="00B361A8">
      <w:pPr>
        <w:rPr>
          <w:rFonts w:ascii="TH SarabunPSK" w:hAnsi="TH SarabunPSK" w:cs="TH SarabunPSK" w:hint="cs"/>
          <w:sz w:val="32"/>
          <w:szCs w:val="32"/>
        </w:rPr>
      </w:pPr>
      <w:r>
        <w:rPr>
          <w:rFonts w:ascii="TH SarabunPSK" w:hAnsi="TH SarabunPSK" w:cs="TH SarabunPSK"/>
          <w:sz w:val="32"/>
          <w:szCs w:val="32"/>
          <w:cs/>
        </w:rPr>
        <w:br w:type="page"/>
      </w:r>
    </w:p>
    <w:p w14:paraId="7E27D2F5" w14:textId="22D9CF2C" w:rsidR="002757F7" w:rsidRPr="00855E09" w:rsidRDefault="002757F7" w:rsidP="004E0B93">
      <w:pPr>
        <w:pStyle w:val="Heading3"/>
        <w:spacing w:after="0"/>
        <w:ind w:firstLine="720"/>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lastRenderedPageBreak/>
        <w:t>2.2.1</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ข้อมลภาพความลึก</w:t>
      </w:r>
      <w:r w:rsidR="00454CC9" w:rsidRPr="00855E09">
        <w:rPr>
          <w:rFonts w:ascii="TH SarabunPSK" w:eastAsia="Sarabun" w:hAnsi="TH SarabunPSK" w:cs="TH SarabunPSK" w:hint="cs"/>
          <w:sz w:val="36"/>
          <w:szCs w:val="36"/>
          <w:cs/>
        </w:rPr>
        <w:t xml:space="preserve"> </w:t>
      </w:r>
      <w:r w:rsidR="00454CC9" w:rsidRPr="00855E09">
        <w:rPr>
          <w:rFonts w:ascii="TH SarabunPSK" w:eastAsia="Sarabun" w:hAnsi="TH SarabunPSK" w:cs="TH SarabunPSK" w:hint="cs"/>
          <w:sz w:val="36"/>
          <w:szCs w:val="36"/>
        </w:rPr>
        <w:t>(Depth image)</w:t>
      </w:r>
    </w:p>
    <w:p w14:paraId="1229585B" w14:textId="77777777" w:rsidR="00B75835" w:rsidRPr="00B75835" w:rsidRDefault="00B75835" w:rsidP="004E0B93">
      <w:pPr>
        <w:spacing w:after="0"/>
        <w:rPr>
          <w:rFonts w:cstheme="minorBidi"/>
        </w:rPr>
      </w:pPr>
    </w:p>
    <w:p w14:paraId="3E71D986" w14:textId="76396258" w:rsidR="000E42E6" w:rsidRDefault="000E42E6" w:rsidP="00855E09">
      <w:pPr>
        <w:spacing w:after="0" w:line="240" w:lineRule="auto"/>
        <w:ind w:firstLine="144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1E8C7FD7">
            <wp:extent cx="3379194" cy="21031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754" t="28486" r="41177" b="23905"/>
                    <a:stretch/>
                  </pic:blipFill>
                  <pic:spPr bwMode="auto">
                    <a:xfrm>
                      <a:off x="0" y="0"/>
                      <a:ext cx="3435849" cy="2138458"/>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7" w:name="_Ref68814210"/>
      <w:bookmarkStart w:id="28" w:name="_Toc6985465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bookmarkEnd w:id="28"/>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0456B630" w:rsidR="002757F7" w:rsidRPr="00855E09" w:rsidRDefault="002757F7" w:rsidP="004E0B93">
      <w:pPr>
        <w:pStyle w:val="Heading3"/>
        <w:spacing w:after="0"/>
        <w:ind w:firstLine="720"/>
        <w:rPr>
          <w:rFonts w:ascii="TH SarabunPSK" w:eastAsia="Sarabun" w:hAnsi="TH SarabunPSK" w:cs="TH SarabunPSK"/>
          <w:b w:val="0"/>
          <w:bCs/>
          <w:sz w:val="36"/>
          <w:szCs w:val="36"/>
        </w:rPr>
      </w:pPr>
      <w:r w:rsidRPr="00855E09">
        <w:rPr>
          <w:rFonts w:ascii="TH SarabunPSK" w:eastAsia="Sarabun" w:hAnsi="TH SarabunPSK" w:cs="TH SarabunPSK" w:hint="cs"/>
          <w:b w:val="0"/>
          <w:bCs/>
          <w:sz w:val="36"/>
          <w:szCs w:val="36"/>
          <w:cs/>
        </w:rPr>
        <w:t>2.2.2</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 </w:t>
      </w:r>
      <w:r w:rsidRPr="00855E09">
        <w:rPr>
          <w:rFonts w:ascii="TH SarabunPSK" w:eastAsia="Sarabun" w:hAnsi="TH SarabunPSK" w:cs="TH SarabunPSK" w:hint="cs"/>
          <w:sz w:val="36"/>
          <w:szCs w:val="36"/>
        </w:rPr>
        <w:t xml:space="preserve">Point cloud </w:t>
      </w:r>
      <w:r w:rsidRPr="00855E09">
        <w:rPr>
          <w:rFonts w:ascii="TH SarabunPSK" w:eastAsia="Sarabun" w:hAnsi="TH SarabunPSK" w:cs="TH SarabunPSK" w:hint="cs"/>
          <w:b w:val="0"/>
          <w:bCs/>
          <w:sz w:val="36"/>
          <w:szCs w:val="36"/>
          <w:cs/>
        </w:rPr>
        <w:t>จากภาพความลึก</w:t>
      </w:r>
    </w:p>
    <w:p w14:paraId="2A9A1B9E" w14:textId="77777777" w:rsidR="005C68D0" w:rsidRPr="005C68D0" w:rsidRDefault="005C68D0" w:rsidP="004E0B93">
      <w:pPr>
        <w:spacing w:after="0"/>
        <w:rPr>
          <w:rFonts w:cstheme="minorBidi"/>
        </w:rPr>
      </w:pPr>
    </w:p>
    <w:p w14:paraId="47F536B0" w14:textId="57099992" w:rsidR="00C21460" w:rsidRDefault="00C21460" w:rsidP="00855E09">
      <w:pPr>
        <w:spacing w:after="0"/>
        <w:ind w:firstLine="1440"/>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0F112ECE"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lastRenderedPageBreak/>
        <w:drawing>
          <wp:inline distT="0" distB="0" distL="0" distR="0" wp14:anchorId="501CDE5B" wp14:editId="46791B7C">
            <wp:extent cx="4309533" cy="26142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802" t="19049" r="4492" b="8134"/>
                    <a:stretch/>
                  </pic:blipFill>
                  <pic:spPr bwMode="auto">
                    <a:xfrm>
                      <a:off x="0" y="0"/>
                      <a:ext cx="4343156" cy="2634608"/>
                    </a:xfrm>
                    <a:prstGeom prst="rect">
                      <a:avLst/>
                    </a:prstGeom>
                    <a:noFill/>
                    <a:ln>
                      <a:noFill/>
                    </a:ln>
                    <a:extLst>
                      <a:ext uri="{53640926-AAD7-44D8-BBD7-CCE9431645EC}">
                        <a14:shadowObscured xmlns:a14="http://schemas.microsoft.com/office/drawing/2010/main"/>
                      </a:ext>
                    </a:extLst>
                  </pic:spPr>
                </pic:pic>
              </a:graphicData>
            </a:graphic>
          </wp:inline>
        </w:drawing>
      </w:r>
    </w:p>
    <w:p w14:paraId="213D4431" w14:textId="77777777" w:rsidR="00644C96" w:rsidRDefault="00644C96" w:rsidP="004E0B93">
      <w:pPr>
        <w:spacing w:after="0"/>
        <w:jc w:val="center"/>
        <w:rPr>
          <w:rFonts w:ascii="TH Sarabun New" w:hAnsi="TH Sarabun New" w:cs="TH Sarabun New"/>
          <w:sz w:val="32"/>
          <w:szCs w:val="32"/>
        </w:rPr>
      </w:pP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29" w:name="_Ref68814231"/>
      <w:bookmarkStart w:id="30" w:name="_Toc698546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2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bookmarkEnd w:id="30"/>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A524908"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3</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การเขียนโปรแกรมภาษาไพธอน</w:t>
      </w:r>
      <w:r w:rsidRPr="00855E09">
        <w:rPr>
          <w:rFonts w:ascii="TH SarabunPSK" w:eastAsia="Sarabun" w:hAnsi="TH SarabunPSK" w:cs="TH SarabunPSK" w:hint="cs"/>
          <w:sz w:val="36"/>
          <w:szCs w:val="36"/>
        </w:rPr>
        <w:t xml:space="preserve"> </w:t>
      </w:r>
      <w:r w:rsidR="001D30B1" w:rsidRPr="00855E09">
        <w:rPr>
          <w:rFonts w:ascii="TH SarabunPSK" w:eastAsia="Sarabun" w:hAnsi="TH SarabunPSK" w:cs="TH SarabunPSK" w:hint="cs"/>
          <w:sz w:val="36"/>
          <w:szCs w:val="36"/>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261597E0" w14:textId="01C8993E" w:rsidR="004C089B" w:rsidRPr="004C089B" w:rsidRDefault="00FE3398" w:rsidP="00855E09">
      <w:pPr>
        <w:spacing w:after="0" w:line="240" w:lineRule="auto"/>
        <w:ind w:firstLine="720"/>
        <w:jc w:val="both"/>
        <w:rPr>
          <w:rFonts w:ascii="TH SarabunPSK" w:eastAsia="Sarabun" w:hAnsi="TH SarabunPSK" w:cs="TH SarabunPSK" w:hint="cs"/>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w:t>
      </w:r>
      <w:r w:rsidR="007A73EE">
        <w:rPr>
          <w:rFonts w:ascii="TH SarabunPSK" w:hAnsi="TH SarabunPSK" w:cs="TH SarabunPSK" w:hint="cs"/>
          <w:sz w:val="32"/>
          <w:szCs w:val="32"/>
          <w:cs/>
        </w:rPr>
        <w:lastRenderedPageBreak/>
        <w:t>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6C0DD77F" w:rsidR="00AE4D0D" w:rsidRDefault="005267F1" w:rsidP="00855E09">
      <w:pPr>
        <w:pStyle w:val="Heading3"/>
        <w:spacing w:after="0"/>
        <w:ind w:firstLine="72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w:t>
      </w:r>
      <w:r w:rsidR="00855E09">
        <w:rPr>
          <w:rFonts w:ascii="TH SarabunPSK" w:eastAsia="Sarabun" w:hAnsi="TH SarabunPSK" w:cs="TH SarabunPSK"/>
          <w:b w:val="0"/>
          <w:bCs/>
          <w:sz w:val="36"/>
          <w:szCs w:val="36"/>
          <w:cs/>
        </w:rPr>
        <w:tab/>
      </w:r>
      <w:r w:rsidRPr="00785EDC">
        <w:rPr>
          <w:rFonts w:ascii="TH SarabunPSK" w:eastAsia="Sarabun" w:hAnsi="TH SarabunPSK" w:cs="TH SarabunPSK" w:hint="cs"/>
          <w:b w:val="0"/>
          <w:bCs/>
          <w:sz w:val="36"/>
          <w:szCs w:val="36"/>
          <w:cs/>
        </w:rPr>
        <w:t>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855E09">
      <w:pPr>
        <w:spacing w:after="0" w:line="240" w:lineRule="auto"/>
        <w:ind w:firstLine="144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lastRenderedPageBreak/>
        <w:drawing>
          <wp:inline distT="0" distB="0" distL="0" distR="0" wp14:anchorId="3ABBA3B7" wp14:editId="7BAF85CA">
            <wp:extent cx="4123266" cy="2319338"/>
            <wp:effectExtent l="0" t="0" r="0" b="508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7386" cy="2338531"/>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31" w:name="_Ref68814312"/>
      <w:bookmarkStart w:id="32" w:name="_Toc6985465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31"/>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bookmarkEnd w:id="32"/>
    </w:p>
    <w:p w14:paraId="6EE7D14E" w14:textId="77777777" w:rsidR="000E0560" w:rsidRDefault="000E0560"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1682E599"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4</w:t>
      </w:r>
      <w:r w:rsidR="00855E09">
        <w:rPr>
          <w:rFonts w:ascii="TH SarabunPSK" w:eastAsia="Sarabun" w:hAnsi="TH SarabunPSK" w:cs="TH SarabunPSK"/>
          <w:b w:val="0"/>
          <w:bCs/>
          <w:sz w:val="36"/>
          <w:szCs w:val="36"/>
          <w:cs/>
        </w:rPr>
        <w:tab/>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04B64A6A" w14:textId="1BE7C686"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w:t>
      </w:r>
      <w:r w:rsidR="00855E09">
        <w:rPr>
          <w:rFonts w:ascii="TH SarabunPSK" w:eastAsia="Sarabun" w:hAnsi="TH SarabunPSK" w:cs="TH SarabunPSK"/>
          <w:b w:val="0"/>
          <w:bCs/>
          <w:sz w:val="36"/>
          <w:szCs w:val="36"/>
          <w:cs/>
        </w:rPr>
        <w:tab/>
      </w:r>
      <w:r w:rsidRPr="00D974DB">
        <w:rPr>
          <w:rFonts w:ascii="TH SarabunPSK" w:eastAsia="Sarabun" w:hAnsi="TH SarabunPSK" w:cs="TH SarabunPSK" w:hint="cs"/>
          <w:b w:val="0"/>
          <w:bCs/>
          <w:sz w:val="36"/>
          <w:szCs w:val="36"/>
          <w:cs/>
        </w:rPr>
        <w:t>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00F78360" w:rsidR="00894203" w:rsidRDefault="00894203" w:rsidP="00855E09">
      <w:pPr>
        <w:spacing w:after="0"/>
        <w:ind w:firstLine="1440"/>
        <w:jc w:val="thaiDistribute"/>
        <w:rPr>
          <w:rFonts w:ascii="TH SarabunPSK" w:hAnsi="TH SarabunPSK" w:cs="TH SarabunPSK"/>
          <w:color w:val="FF0000"/>
          <w:sz w:val="32"/>
          <w:szCs w:val="32"/>
        </w:rPr>
      </w:pPr>
      <w:r>
        <w:rPr>
          <w:rFonts w:ascii="TH SarabunPSK" w:hAnsi="TH SarabunPSK" w:cs="TH SarabunPSK" w:hint="cs"/>
          <w:sz w:val="32"/>
          <w:szCs w:val="32"/>
          <w:cs/>
        </w:rPr>
        <w:lastRenderedPageBreak/>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w:t>
      </w:r>
    </w:p>
    <w:p w14:paraId="3277BA64" w14:textId="77777777" w:rsidR="00644C96" w:rsidRPr="00C0625C" w:rsidRDefault="00644C96" w:rsidP="00351E9A">
      <w:pPr>
        <w:spacing w:after="0"/>
        <w:ind w:firstLine="720"/>
        <w:jc w:val="thaiDistribute"/>
        <w:rPr>
          <w:rFonts w:ascii="TH SarabunPSK" w:hAnsi="TH SarabunPSK" w:cs="TH SarabunPSK"/>
          <w:color w:val="FF0000"/>
          <w:sz w:val="32"/>
          <w:szCs w:val="32"/>
        </w:rPr>
      </w:pP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389A62FB">
            <wp:extent cx="4778292" cy="1676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6863" cy="1693440"/>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33" w:name="_Ref68814339"/>
      <w:bookmarkStart w:id="34" w:name="_Toc6985465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3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bookmarkEnd w:id="34"/>
    </w:p>
    <w:p w14:paraId="4014F256" w14:textId="77777777" w:rsidR="00500E1E" w:rsidRPr="00500E1E" w:rsidRDefault="00500E1E" w:rsidP="004E0B93">
      <w:pPr>
        <w:spacing w:after="0"/>
      </w:pPr>
    </w:p>
    <w:p w14:paraId="423EF0B2" w14:textId="23ABC36F"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12A1EB7" w14:textId="1EF6929E"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2.4.2</w:t>
      </w:r>
      <w:r w:rsidR="00855E09">
        <w:rPr>
          <w:rFonts w:ascii="TH SarabunPSK" w:eastAsia="Sarabun" w:hAnsi="TH SarabunPSK" w:cs="TH SarabunPSK"/>
          <w:sz w:val="36"/>
          <w:szCs w:val="36"/>
          <w:cs/>
        </w:rPr>
        <w:tab/>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363650DE" w:rsidR="00C0625C" w:rsidRPr="004A68C1" w:rsidRDefault="00C82B69" w:rsidP="00855E09">
      <w:pPr>
        <w:spacing w:after="0"/>
        <w:ind w:firstLine="144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268E639D">
            <wp:extent cx="1947333" cy="1926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87904" cy="1966606"/>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5CC91F03" w:rsidR="000A7146" w:rsidRDefault="00DB74F6" w:rsidP="004E0B93">
      <w:pPr>
        <w:pStyle w:val="Caption"/>
        <w:spacing w:after="0"/>
        <w:jc w:val="center"/>
        <w:rPr>
          <w:rFonts w:ascii="TH SarabunPSK" w:hAnsi="TH SarabunPSK" w:cs="TH SarabunPSK"/>
          <w:i w:val="0"/>
          <w:iCs w:val="0"/>
          <w:color w:val="000000" w:themeColor="text1"/>
          <w:sz w:val="32"/>
          <w:szCs w:val="32"/>
        </w:rPr>
      </w:pPr>
      <w:bookmarkStart w:id="35" w:name="_Ref68814352"/>
      <w:bookmarkStart w:id="36" w:name="_Toc6985465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35"/>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bookmarkEnd w:id="36"/>
    </w:p>
    <w:p w14:paraId="2AB7ADD4" w14:textId="77777777" w:rsidR="00644C96" w:rsidRPr="00644C96" w:rsidRDefault="00644C96" w:rsidP="00644C96"/>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4FC6786A">
            <wp:extent cx="4142538" cy="17695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7774" cy="1788856"/>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37" w:name="_Ref68813571"/>
      <w:bookmarkStart w:id="38" w:name="_Toc6985465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3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bookmarkEnd w:id="38"/>
    </w:p>
    <w:p w14:paraId="63190AA3" w14:textId="77777777" w:rsidR="00644C96" w:rsidRPr="00855E09" w:rsidRDefault="00644C96" w:rsidP="004E0B93">
      <w:pPr>
        <w:spacing w:after="0"/>
        <w:rPr>
          <w:rFonts w:cstheme="minorBidi" w:hint="cs"/>
        </w:rPr>
      </w:pPr>
    </w:p>
    <w:p w14:paraId="55A769D4" w14:textId="1A18BCA5" w:rsidR="00BF77C6" w:rsidRDefault="00AE4D0D" w:rsidP="00373CA8">
      <w:pPr>
        <w:pStyle w:val="Heading3"/>
        <w:spacing w:after="0"/>
        <w:ind w:firstLine="720"/>
        <w:jc w:val="thaiDistribute"/>
        <w:rPr>
          <w:rFonts w:ascii="TH SarabunPSK" w:eastAsia="Sarabun" w:hAnsi="TH SarabunPSK" w:cs="TH SarabunPSK"/>
          <w:sz w:val="36"/>
          <w:szCs w:val="36"/>
        </w:rPr>
      </w:pPr>
      <w:r w:rsidRPr="00BF77C6">
        <w:rPr>
          <w:rFonts w:ascii="TH SarabunPSK" w:eastAsia="Sarabun" w:hAnsi="TH SarabunPSK" w:cs="TH SarabunPSK" w:hint="cs"/>
          <w:sz w:val="36"/>
          <w:szCs w:val="36"/>
        </w:rPr>
        <w:lastRenderedPageBreak/>
        <w:t>2.4.3</w:t>
      </w:r>
      <w:r w:rsidR="00855E09">
        <w:rPr>
          <w:rFonts w:ascii="TH SarabunPSK" w:eastAsia="Sarabun" w:hAnsi="TH SarabunPSK" w:cs="TH SarabunPSK"/>
          <w:sz w:val="36"/>
          <w:szCs w:val="36"/>
          <w:cs/>
        </w:rPr>
        <w:tab/>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43C971C1" w14:textId="77777777" w:rsidR="00644C96" w:rsidRPr="00644C96" w:rsidRDefault="00644C96" w:rsidP="00644C96"/>
    <w:p w14:paraId="21CC8E50" w14:textId="1171CBE2" w:rsidR="003B0617" w:rsidRPr="00373CA8" w:rsidRDefault="00A15E4B"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614D53" w:rsidRPr="00373CA8">
        <w:rPr>
          <w:rFonts w:ascii="TH SarabunPSK" w:hAnsi="TH SarabunPSK" w:cs="TH SarabunPSK" w:hint="cs"/>
          <w:color w:val="000000" w:themeColor="text1"/>
          <w:sz w:val="32"/>
          <w:szCs w:val="32"/>
          <w:cs/>
        </w:rPr>
        <w:t xml:space="preserve">ภาพที่ </w:t>
      </w:r>
      <w:r w:rsidR="00614D53" w:rsidRPr="00373CA8">
        <w:rPr>
          <w:rFonts w:ascii="TH SarabunPSK" w:hAnsi="TH SarabunPSK" w:cs="TH SarabunPSK" w:hint="cs"/>
          <w:noProof/>
          <w:color w:val="000000" w:themeColor="text1"/>
          <w:sz w:val="32"/>
          <w:szCs w:val="32"/>
          <w:cs/>
        </w:rPr>
        <w:t>2</w:t>
      </w:r>
      <w:r w:rsidR="00614D53" w:rsidRPr="00373CA8">
        <w:rPr>
          <w:rFonts w:ascii="TH SarabunPSK" w:hAnsi="TH SarabunPSK" w:cs="TH SarabunPSK" w:hint="cs"/>
          <w:color w:val="000000" w:themeColor="text1"/>
          <w:sz w:val="32"/>
          <w:szCs w:val="32"/>
          <w:cs/>
        </w:rPr>
        <w:t>.</w:t>
      </w:r>
      <w:r w:rsidR="00614D53" w:rsidRPr="00373CA8">
        <w:rPr>
          <w:rFonts w:ascii="TH SarabunPSK" w:hAnsi="TH SarabunPSK" w:cs="TH SarabunPSK" w:hint="cs"/>
          <w:noProof/>
          <w:color w:val="000000" w:themeColor="text1"/>
          <w:sz w:val="32"/>
          <w:szCs w:val="32"/>
          <w:cs/>
        </w:rPr>
        <w:t>13</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drawing>
          <wp:inline distT="0" distB="0" distL="0" distR="0" wp14:anchorId="18CD825F" wp14:editId="2C5B753D">
            <wp:extent cx="1642533" cy="1412932"/>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336" t="4035" r="18655" b="3747"/>
                    <a:stretch/>
                  </pic:blipFill>
                  <pic:spPr bwMode="auto">
                    <a:xfrm>
                      <a:off x="0" y="0"/>
                      <a:ext cx="1680534" cy="144562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7FB5C7FC">
            <wp:extent cx="3467421" cy="1375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179" cy="1393164"/>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1682AC22"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39" w:name="_Ref68814397"/>
      <w:bookmarkStart w:id="40" w:name="_Toc6985465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39"/>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bookmarkEnd w:id="40"/>
    </w:p>
    <w:p w14:paraId="2E12625A" w14:textId="77777777" w:rsidR="004A2302" w:rsidRPr="004A2302" w:rsidRDefault="004A2302" w:rsidP="004A2302">
      <w:pPr>
        <w:rPr>
          <w:cs/>
        </w:rPr>
      </w:pPr>
    </w:p>
    <w:p w14:paraId="080CC95A" w14:textId="6F076D48" w:rsidR="00762BAB" w:rsidRDefault="00762BAB" w:rsidP="00644C96">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55E4EADB" wp14:editId="434A3C28">
            <wp:extent cx="5291264" cy="1481667"/>
            <wp:effectExtent l="0" t="0" r="5080" b="4445"/>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6229" cy="1499859"/>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41" w:name="_Ref68814411"/>
      <w:bookmarkStart w:id="42" w:name="_Toc6985465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bookmarkEnd w:id="42"/>
    </w:p>
    <w:p w14:paraId="7F247233" w14:textId="77777777" w:rsidR="00CB69B3" w:rsidRPr="00CB69B3" w:rsidRDefault="00CB69B3" w:rsidP="004E0B93">
      <w:pPr>
        <w:spacing w:after="0"/>
      </w:pPr>
    </w:p>
    <w:p w14:paraId="33D3940D" w14:textId="02F6B596" w:rsidR="008C790D" w:rsidRDefault="00DD3257" w:rsidP="00373CA8">
      <w:pPr>
        <w:pStyle w:val="Heading3"/>
        <w:spacing w:after="0"/>
        <w:ind w:firstLine="720"/>
        <w:jc w:val="thaiDistribute"/>
        <w:rPr>
          <w:rFonts w:ascii="TH SarabunPSK" w:hAnsi="TH SarabunPSK" w:cs="TH SarabunPSK"/>
          <w:sz w:val="36"/>
          <w:szCs w:val="36"/>
        </w:rPr>
      </w:pPr>
      <w:r w:rsidRPr="008C790D">
        <w:rPr>
          <w:rFonts w:ascii="TH SarabunPSK" w:hAnsi="TH SarabunPSK" w:cs="TH SarabunPSK" w:hint="cs"/>
          <w:bCs/>
          <w:sz w:val="36"/>
          <w:szCs w:val="36"/>
          <w:cs/>
        </w:rPr>
        <w:t>2.4.4</w:t>
      </w:r>
      <w:r w:rsidR="00855E09">
        <w:rPr>
          <w:rFonts w:ascii="TH SarabunPSK" w:hAnsi="TH SarabunPSK" w:cs="TH SarabunPSK"/>
          <w:bCs/>
          <w:sz w:val="36"/>
          <w:szCs w:val="36"/>
          <w:cs/>
        </w:rPr>
        <w:tab/>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238A6E58" w14:textId="77777777" w:rsidR="00644C96" w:rsidRPr="00644C96" w:rsidRDefault="00644C96" w:rsidP="00644C96"/>
    <w:p w14:paraId="5ACB75DF" w14:textId="56E390C9" w:rsidR="00AB27B8" w:rsidRPr="00373CA8" w:rsidRDefault="00361450"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6A4DA543" w:rsidR="008C790D" w:rsidRPr="00855E09" w:rsidRDefault="007C6FCD" w:rsidP="00644C96">
      <w:pPr>
        <w:pStyle w:val="Heading4"/>
        <w:spacing w:before="0" w:after="0"/>
        <w:ind w:firstLine="1440"/>
        <w:jc w:val="thaiDistribute"/>
        <w:rPr>
          <w:rFonts w:ascii="TH SarabunPSK" w:hAnsi="TH SarabunPSK" w:cs="TH SarabunPSK"/>
          <w:sz w:val="36"/>
          <w:szCs w:val="36"/>
        </w:rPr>
      </w:pPr>
      <w:r w:rsidRPr="00855E09">
        <w:rPr>
          <w:rFonts w:ascii="TH SarabunPSK" w:hAnsi="TH SarabunPSK" w:cs="TH SarabunPSK" w:hint="cs"/>
          <w:sz w:val="36"/>
          <w:szCs w:val="36"/>
        </w:rPr>
        <w:t>2.4.4.</w:t>
      </w:r>
      <w:r w:rsidRPr="00855E09">
        <w:rPr>
          <w:rFonts w:ascii="TH SarabunPSK" w:hAnsi="TH SarabunPSK" w:cs="TH SarabunPSK" w:hint="cs"/>
          <w:bCs/>
          <w:sz w:val="36"/>
          <w:szCs w:val="36"/>
          <w:cs/>
        </w:rPr>
        <w:t>1</w:t>
      </w:r>
      <w:r w:rsidR="00855E09">
        <w:rPr>
          <w:rFonts w:ascii="TH SarabunPSK" w:hAnsi="TH SarabunPSK" w:cs="TH SarabunPSK" w:hint="cs"/>
          <w:bCs/>
          <w:sz w:val="36"/>
          <w:szCs w:val="36"/>
          <w:cs/>
        </w:rPr>
        <w:t xml:space="preserve">  </w:t>
      </w:r>
      <w:r w:rsidRPr="00855E09">
        <w:rPr>
          <w:rFonts w:ascii="TH SarabunPSK" w:hAnsi="TH SarabunPSK" w:cs="TH SarabunPSK" w:hint="cs"/>
          <w:sz w:val="36"/>
          <w:szCs w:val="36"/>
        </w:rPr>
        <w:t>Local registration</w:t>
      </w:r>
      <w:r w:rsidR="00C0625C" w:rsidRPr="00855E09">
        <w:rPr>
          <w:rFonts w:ascii="TH SarabunPSK" w:hAnsi="TH SarabunPSK" w:cs="TH SarabunPSK" w:hint="cs"/>
          <w:sz w:val="36"/>
          <w:szCs w:val="36"/>
          <w:cs/>
        </w:rPr>
        <w:t xml:space="preserve"> </w:t>
      </w:r>
    </w:p>
    <w:p w14:paraId="75335BD9" w14:textId="77777777" w:rsidR="00644C96" w:rsidRPr="00644C96" w:rsidRDefault="00644C96" w:rsidP="00644C96"/>
    <w:p w14:paraId="72D4A844" w14:textId="141C0C73" w:rsidR="007C6FCD" w:rsidRPr="00373CA8" w:rsidRDefault="00C113FE" w:rsidP="00EE2799">
      <w:pPr>
        <w:ind w:firstLine="225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4457B9" w:rsidRPr="00373CA8">
        <w:rPr>
          <w:rFonts w:ascii="TH SarabunPSK" w:hAnsi="TH SarabunPSK" w:cs="TH SarabunPSK" w:hint="cs"/>
          <w:color w:val="000000" w:themeColor="text1"/>
          <w:sz w:val="32"/>
          <w:szCs w:val="32"/>
          <w:cs/>
        </w:rPr>
        <w:t xml:space="preserve">ภาพที่ </w:t>
      </w:r>
      <w:r w:rsidR="004457B9" w:rsidRPr="00373CA8">
        <w:rPr>
          <w:rFonts w:ascii="TH SarabunPSK" w:hAnsi="TH SarabunPSK" w:cs="TH SarabunPSK" w:hint="cs"/>
          <w:noProof/>
          <w:color w:val="000000" w:themeColor="text1"/>
          <w:sz w:val="32"/>
          <w:szCs w:val="32"/>
          <w:cs/>
        </w:rPr>
        <w:t>2</w:t>
      </w:r>
      <w:r w:rsidR="004457B9" w:rsidRPr="00373CA8">
        <w:rPr>
          <w:rFonts w:ascii="TH SarabunPSK" w:hAnsi="TH SarabunPSK" w:cs="TH SarabunPSK" w:hint="cs"/>
          <w:color w:val="000000" w:themeColor="text1"/>
          <w:sz w:val="32"/>
          <w:szCs w:val="32"/>
          <w:cs/>
        </w:rPr>
        <w:t>.</w:t>
      </w:r>
      <w:r w:rsidR="004457B9" w:rsidRPr="00373CA8">
        <w:rPr>
          <w:rFonts w:ascii="TH SarabunPSK" w:hAnsi="TH SarabunPSK" w:cs="TH SarabunPSK" w:hint="cs"/>
          <w:noProof/>
          <w:color w:val="000000" w:themeColor="text1"/>
          <w:sz w:val="32"/>
          <w:szCs w:val="32"/>
          <w:cs/>
        </w:rPr>
        <w:t>15</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lastRenderedPageBreak/>
        <w:drawing>
          <wp:inline distT="0" distB="0" distL="0" distR="0" wp14:anchorId="7DC15C01" wp14:editId="2BD7323F">
            <wp:extent cx="4269438" cy="19896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256" cy="1995641"/>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73BE29B8"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3" w:name="_Ref68814446"/>
      <w:bookmarkStart w:id="44" w:name="_Toc6985465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4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bookmarkEnd w:id="44"/>
    </w:p>
    <w:p w14:paraId="61536709" w14:textId="77777777" w:rsidR="00373CA8" w:rsidRPr="00373CA8" w:rsidRDefault="00373CA8" w:rsidP="00373CA8">
      <w:pPr>
        <w:rPr>
          <w:rFonts w:cstheme="minorBidi"/>
        </w:rPr>
      </w:pPr>
    </w:p>
    <w:p w14:paraId="07D5CC9F" w14:textId="2F65AA93" w:rsidR="00DD3257" w:rsidRPr="00855E09" w:rsidRDefault="00DD3257" w:rsidP="00644C96">
      <w:pPr>
        <w:pStyle w:val="Heading4"/>
        <w:spacing w:before="0" w:after="0"/>
        <w:ind w:firstLine="1440"/>
        <w:rPr>
          <w:rFonts w:ascii="TH SarabunPSK" w:hAnsi="TH SarabunPSK" w:cs="TH SarabunPSK"/>
          <w:sz w:val="36"/>
          <w:szCs w:val="36"/>
        </w:rPr>
      </w:pPr>
      <w:r w:rsidRPr="00855E09">
        <w:rPr>
          <w:rFonts w:ascii="TH SarabunPSK" w:hAnsi="TH SarabunPSK" w:cs="TH SarabunPSK" w:hint="cs"/>
          <w:sz w:val="36"/>
          <w:szCs w:val="36"/>
        </w:rPr>
        <w:t>2.4.4.</w:t>
      </w:r>
      <w:r w:rsidR="007C6FCD" w:rsidRPr="00855E09">
        <w:rPr>
          <w:rFonts w:ascii="TH SarabunPSK" w:hAnsi="TH SarabunPSK" w:cs="TH SarabunPSK" w:hint="cs"/>
          <w:b w:val="0"/>
          <w:bCs/>
          <w:sz w:val="36"/>
          <w:szCs w:val="36"/>
          <w:cs/>
        </w:rPr>
        <w:t>2</w:t>
      </w:r>
      <w:r w:rsidR="00855E09">
        <w:rPr>
          <w:rFonts w:ascii="TH SarabunPSK" w:hAnsi="TH SarabunPSK" w:cs="TH SarabunPSK" w:hint="cs"/>
          <w:sz w:val="36"/>
          <w:szCs w:val="36"/>
          <w:cs/>
        </w:rPr>
        <w:t xml:space="preserve">  </w:t>
      </w:r>
      <w:r w:rsidRPr="00855E09">
        <w:rPr>
          <w:rFonts w:ascii="TH SarabunPSK" w:hAnsi="TH SarabunPSK" w:cs="TH SarabunPSK" w:hint="cs"/>
          <w:sz w:val="36"/>
          <w:szCs w:val="36"/>
        </w:rPr>
        <w:t>Global registration</w:t>
      </w:r>
    </w:p>
    <w:p w14:paraId="5663ABB0" w14:textId="77777777" w:rsidR="00644C96" w:rsidRPr="00644C96" w:rsidRDefault="00644C96" w:rsidP="00644C96"/>
    <w:p w14:paraId="6CDC410D" w14:textId="133F43E1" w:rsidR="00061B79" w:rsidRPr="00373CA8" w:rsidRDefault="00B40F5E" w:rsidP="00EE2799">
      <w:pPr>
        <w:ind w:firstLine="23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ล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076DA5" w:rsidRPr="00373CA8">
        <w:rPr>
          <w:rFonts w:ascii="TH SarabunPSK" w:hAnsi="TH SarabunPSK" w:cs="TH SarabunPSK" w:hint="cs"/>
          <w:color w:val="000000" w:themeColor="text1"/>
          <w:sz w:val="32"/>
          <w:szCs w:val="32"/>
          <w:cs/>
        </w:rPr>
        <w:t xml:space="preserve">ภาพที่ </w:t>
      </w:r>
      <w:r w:rsidR="00076DA5" w:rsidRPr="00373CA8">
        <w:rPr>
          <w:rFonts w:ascii="TH SarabunPSK" w:hAnsi="TH SarabunPSK" w:cs="TH SarabunPSK" w:hint="cs"/>
          <w:noProof/>
          <w:color w:val="000000" w:themeColor="text1"/>
          <w:sz w:val="32"/>
          <w:szCs w:val="32"/>
          <w:cs/>
        </w:rPr>
        <w:t>2</w:t>
      </w:r>
      <w:r w:rsidR="00076DA5" w:rsidRPr="00373CA8">
        <w:rPr>
          <w:rFonts w:ascii="TH SarabunPSK" w:hAnsi="TH SarabunPSK" w:cs="TH SarabunPSK" w:hint="cs"/>
          <w:color w:val="000000" w:themeColor="text1"/>
          <w:sz w:val="32"/>
          <w:szCs w:val="32"/>
          <w:cs/>
        </w:rPr>
        <w:t>.</w:t>
      </w:r>
      <w:r w:rsidR="00076DA5" w:rsidRPr="00373CA8">
        <w:rPr>
          <w:rFonts w:ascii="TH SarabunPSK" w:hAnsi="TH SarabunPSK" w:cs="TH SarabunPSK" w:hint="cs"/>
          <w:noProof/>
          <w:color w:val="000000" w:themeColor="text1"/>
          <w:sz w:val="32"/>
          <w:szCs w:val="32"/>
          <w:cs/>
        </w:rPr>
        <w:t>16</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2DEED87" wp14:editId="5D846590">
            <wp:extent cx="4833164"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84983" cy="2233492"/>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45" w:name="_Ref68814485"/>
      <w:bookmarkStart w:id="46" w:name="_Toc6985466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45"/>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bookmarkEnd w:id="46"/>
    </w:p>
    <w:p w14:paraId="3B802198" w14:textId="77777777" w:rsidR="00061B79" w:rsidRPr="002A3F73" w:rsidRDefault="00061B79" w:rsidP="004E0B93">
      <w:pPr>
        <w:spacing w:after="0"/>
        <w:ind w:firstLine="720"/>
        <w:rPr>
          <w:rFonts w:ascii="TH SarabunPSK" w:hAnsi="TH SarabunPSK" w:cs="TH SarabunPSK"/>
        </w:rPr>
      </w:pPr>
    </w:p>
    <w:p w14:paraId="5CA08001" w14:textId="1B78154E" w:rsidR="00F519BD" w:rsidRPr="00644C96" w:rsidRDefault="00F519BD" w:rsidP="004E0B93">
      <w:pPr>
        <w:pStyle w:val="Heading2"/>
        <w:rPr>
          <w:rFonts w:ascii="TH SarabunPSK" w:hAnsi="TH SarabunPSK" w:cs="TH SarabunPSK"/>
          <w:sz w:val="36"/>
          <w:szCs w:val="36"/>
        </w:rPr>
      </w:pPr>
      <w:r w:rsidRPr="00644C96">
        <w:rPr>
          <w:rFonts w:ascii="TH SarabunPSK" w:hAnsi="TH SarabunPSK" w:cs="TH SarabunPSK" w:hint="cs"/>
          <w:b w:val="0"/>
          <w:bCs/>
          <w:sz w:val="36"/>
          <w:szCs w:val="36"/>
          <w:cs/>
        </w:rPr>
        <w:t>2.5</w:t>
      </w:r>
      <w:r w:rsidR="00855E09">
        <w:rPr>
          <w:rFonts w:ascii="TH SarabunPSK" w:hAnsi="TH SarabunPSK" w:cs="TH SarabunPSK"/>
          <w:b w:val="0"/>
          <w:bCs/>
          <w:sz w:val="36"/>
          <w:szCs w:val="36"/>
          <w:cs/>
        </w:rPr>
        <w:tab/>
      </w:r>
      <w:r w:rsidRPr="00644C96">
        <w:rPr>
          <w:rFonts w:ascii="TH SarabunPSK" w:hAnsi="TH SarabunPSK" w:cs="TH SarabunPSK" w:hint="cs"/>
          <w:b w:val="0"/>
          <w:bCs/>
          <w:sz w:val="36"/>
          <w:szCs w:val="36"/>
          <w:cs/>
        </w:rPr>
        <w:t xml:space="preserve">ระบบ </w:t>
      </w:r>
      <w:r w:rsidRPr="00644C96">
        <w:rPr>
          <w:rFonts w:ascii="TH SarabunPSK" w:hAnsi="TH SarabunPSK" w:cs="TH SarabunPSK" w:hint="cs"/>
          <w:sz w:val="36"/>
          <w:szCs w:val="36"/>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lastRenderedPageBreak/>
        <w:drawing>
          <wp:inline distT="0" distB="0" distL="0" distR="0" wp14:anchorId="1E1CDD46" wp14:editId="38746177">
            <wp:extent cx="3565239" cy="2785533"/>
            <wp:effectExtent l="0" t="0" r="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7947" cy="2795462"/>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076F1F98" w14:textId="14A2AA25" w:rsidR="00E3589D" w:rsidRPr="00C429D3" w:rsidRDefault="000B66FF" w:rsidP="004E0B93">
      <w:pPr>
        <w:pStyle w:val="Caption"/>
        <w:spacing w:after="0"/>
        <w:jc w:val="center"/>
        <w:rPr>
          <w:rFonts w:ascii="TH SarabunPSK" w:hAnsi="TH SarabunPSK" w:cs="TH SarabunPSK"/>
          <w:i w:val="0"/>
          <w:iCs w:val="0"/>
          <w:sz w:val="32"/>
          <w:szCs w:val="32"/>
        </w:rPr>
        <w:sectPr w:rsidR="00E3589D" w:rsidRPr="00C429D3" w:rsidSect="00B361A8">
          <w:pgSz w:w="12240" w:h="15840"/>
          <w:pgMar w:top="2160" w:right="1440" w:bottom="1440" w:left="2160" w:header="720" w:footer="720" w:gutter="0"/>
          <w:cols w:space="720"/>
          <w:docGrid w:linePitch="299"/>
        </w:sectPr>
      </w:pPr>
      <w:bookmarkStart w:id="47" w:name="_Toc6985466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bookmarkEnd w:id="47"/>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786CBA" w:rsidRDefault="00F062CE" w:rsidP="0094690B">
      <w:pPr>
        <w:pStyle w:val="Heading1"/>
        <w:numPr>
          <w:ilvl w:val="0"/>
          <w:numId w:val="0"/>
        </w:numPr>
        <w:jc w:val="center"/>
        <w:rPr>
          <w:rFonts w:ascii="TH SarabunPSK" w:hAnsi="TH SarabunPSK" w:cs="TH SarabunPSK" w:hint="cs"/>
          <w:b w:val="0"/>
          <w:bCs/>
          <w:sz w:val="40"/>
          <w:szCs w:val="40"/>
        </w:rPr>
      </w:pPr>
      <w:r w:rsidRPr="00786CBA">
        <w:rPr>
          <w:rFonts w:ascii="TH SarabunPSK" w:hAnsi="TH SarabunPSK" w:cs="TH SarabunPSK" w:hint="cs"/>
          <w:b w:val="0"/>
          <w:bCs/>
          <w:sz w:val="40"/>
          <w:szCs w:val="40"/>
          <w:cs/>
        </w:rPr>
        <w:lastRenderedPageBreak/>
        <w:t>บทที่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69671B9C" w:rsidR="00EB044B" w:rsidRDefault="00EB044B" w:rsidP="004E0B93">
      <w:pPr>
        <w:pStyle w:val="Heading2"/>
        <w:rPr>
          <w:rFonts w:ascii="TH SarabunPSK" w:eastAsia="Sarabun" w:hAnsi="TH SarabunPSK" w:cs="TH SarabunPSK"/>
          <w:b w:val="0"/>
          <w:bCs/>
          <w:sz w:val="36"/>
          <w:szCs w:val="36"/>
        </w:rPr>
      </w:pPr>
      <w:bookmarkStart w:id="48" w:name="_ch4wnhbc340i" w:colFirst="0" w:colLast="0"/>
      <w:bookmarkStart w:id="49" w:name="_gpen16t4v1wu" w:colFirst="0" w:colLast="0"/>
      <w:bookmarkStart w:id="50" w:name="_9vs533i5rtxv" w:colFirst="0" w:colLast="0"/>
      <w:bookmarkEnd w:id="48"/>
      <w:bookmarkEnd w:id="49"/>
      <w:bookmarkEnd w:id="50"/>
      <w:r w:rsidRPr="002A3F73">
        <w:rPr>
          <w:rFonts w:ascii="TH SarabunPSK" w:eastAsia="Sarabun" w:hAnsi="TH SarabunPSK" w:cs="TH SarabunPSK" w:hint="cs"/>
          <w:b w:val="0"/>
          <w:bCs/>
          <w:sz w:val="36"/>
          <w:szCs w:val="36"/>
          <w:cs/>
        </w:rPr>
        <w:t>3.1</w:t>
      </w:r>
      <w:r w:rsidR="00F40A29">
        <w:rPr>
          <w:rFonts w:ascii="TH SarabunPSK" w:eastAsia="Sarabun" w:hAnsi="TH SarabunPSK" w:cs="TH SarabunPSK"/>
          <w:b w:val="0"/>
          <w:bCs/>
          <w:sz w:val="36"/>
          <w:szCs w:val="36"/>
          <w:cs/>
        </w:rPr>
        <w:tab/>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DF962A5">
            <wp:extent cx="3696000" cy="592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690" cy="5980690"/>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51" w:name="_Ref68812201"/>
      <w:bookmarkStart w:id="52" w:name="_Ref68812172"/>
      <w:bookmarkStart w:id="53" w:name="_Toc6985466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5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52"/>
      <w:bookmarkEnd w:id="53"/>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634A5E68" w:rsidR="009F6D2A" w:rsidRDefault="009F6D2A" w:rsidP="004E0B93">
      <w:pPr>
        <w:spacing w:after="0" w:line="240" w:lineRule="auto"/>
        <w:ind w:firstLine="720"/>
        <w:jc w:val="thaiDistribute"/>
        <w:rPr>
          <w:rFonts w:ascii="TH SarabunPSK" w:eastAsia="Sarabun" w:hAnsi="TH SarabunPSK" w:cs="TH SarabunPSK"/>
          <w:sz w:val="32"/>
          <w:szCs w:val="32"/>
        </w:rPr>
      </w:pPr>
    </w:p>
    <w:p w14:paraId="3714AF65" w14:textId="77777777" w:rsidR="00644C96" w:rsidRPr="002A3F73" w:rsidRDefault="00644C96" w:rsidP="004E0B93">
      <w:pPr>
        <w:spacing w:after="0" w:line="240" w:lineRule="auto"/>
        <w:ind w:firstLine="720"/>
        <w:jc w:val="thaiDistribute"/>
        <w:rPr>
          <w:rFonts w:ascii="TH SarabunPSK" w:eastAsia="Sarabun" w:hAnsi="TH SarabunPSK" w:cs="TH SarabunPSK"/>
          <w:sz w:val="32"/>
          <w:szCs w:val="32"/>
        </w:rPr>
      </w:pPr>
    </w:p>
    <w:p w14:paraId="5F2BE1C5" w14:textId="6F00BD13"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lastRenderedPageBreak/>
        <w:t>3.</w:t>
      </w:r>
      <w:r w:rsidRPr="002A3F73">
        <w:rPr>
          <w:rFonts w:ascii="TH SarabunPSK" w:eastAsia="Sarabun" w:hAnsi="TH SarabunPSK" w:cs="TH SarabunPSK" w:hint="cs"/>
          <w:b w:val="0"/>
          <w:bCs/>
          <w:sz w:val="36"/>
          <w:szCs w:val="36"/>
          <w:cs/>
        </w:rPr>
        <w:t>2</w:t>
      </w:r>
      <w:r w:rsidR="00AA5497">
        <w:rPr>
          <w:rFonts w:ascii="TH SarabunPSK" w:eastAsia="Sarabun" w:hAnsi="TH SarabunPSK" w:cs="TH SarabunPSK"/>
          <w:b w:val="0"/>
          <w:bCs/>
          <w:sz w:val="36"/>
          <w:szCs w:val="36"/>
        </w:rPr>
        <w:tab/>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0082136C" w:rsidR="00AD7F8B" w:rsidRPr="00644C96" w:rsidRDefault="003F2746" w:rsidP="004E0B93">
      <w:pPr>
        <w:spacing w:after="0"/>
        <w:ind w:firstLine="720"/>
        <w:rPr>
          <w:rFonts w:ascii="TH SarabunPSK" w:hAnsi="TH SarabunPSK" w:cs="TH SarabunPSK"/>
          <w:b/>
          <w:bCs/>
          <w:sz w:val="36"/>
          <w:szCs w:val="36"/>
        </w:rPr>
      </w:pPr>
      <w:r w:rsidRPr="00644C96">
        <w:rPr>
          <w:rFonts w:ascii="TH SarabunPSK" w:hAnsi="TH SarabunPSK" w:cs="TH SarabunPSK" w:hint="cs"/>
          <w:b/>
          <w:bCs/>
          <w:sz w:val="36"/>
          <w:szCs w:val="36"/>
        </w:rPr>
        <w:t>3.2.1</w:t>
      </w:r>
      <w:r w:rsidR="00AA5497">
        <w:rPr>
          <w:rFonts w:ascii="TH SarabunPSK" w:hAnsi="TH SarabunPSK" w:cs="TH SarabunPSK"/>
          <w:b/>
          <w:bCs/>
          <w:sz w:val="36"/>
          <w:szCs w:val="36"/>
        </w:rPr>
        <w:tab/>
      </w:r>
      <w:r w:rsidR="00D146CB" w:rsidRPr="00644C96">
        <w:rPr>
          <w:rFonts w:ascii="TH SarabunPSK" w:hAnsi="TH SarabunPSK" w:cs="TH SarabunPSK" w:hint="cs"/>
          <w:b/>
          <w:bCs/>
          <w:sz w:val="36"/>
          <w:szCs w:val="36"/>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CB60EE1" w:rsidR="00D146CB" w:rsidRPr="00F40A29" w:rsidRDefault="00AD7F8B" w:rsidP="00644C96">
      <w:pPr>
        <w:spacing w:after="0"/>
        <w:ind w:firstLine="1440"/>
        <w:rPr>
          <w:rFonts w:ascii="TH SarabunPSK" w:hAnsi="TH SarabunPSK" w:cs="TH SarabunPSK"/>
          <w:b/>
          <w:bCs/>
          <w:sz w:val="36"/>
          <w:szCs w:val="36"/>
        </w:rPr>
      </w:pPr>
      <w:r w:rsidRPr="00F40A29">
        <w:rPr>
          <w:rFonts w:ascii="TH SarabunPSK" w:hAnsi="TH SarabunPSK" w:cs="TH SarabunPSK" w:hint="cs"/>
          <w:b/>
          <w:bCs/>
          <w:sz w:val="36"/>
          <w:szCs w:val="36"/>
          <w:cs/>
        </w:rPr>
        <w:t>3.2.1.1</w:t>
      </w:r>
      <w:r w:rsidR="00F40A29">
        <w:rPr>
          <w:rFonts w:ascii="TH SarabunPSK" w:hAnsi="TH SarabunPSK" w:cs="TH SarabunPSK" w:hint="cs"/>
          <w:b/>
          <w:bCs/>
          <w:sz w:val="36"/>
          <w:szCs w:val="36"/>
          <w:cs/>
        </w:rPr>
        <w:t xml:space="preserve">  </w:t>
      </w:r>
      <w:r w:rsidR="00D146CB" w:rsidRPr="00F40A29">
        <w:rPr>
          <w:rFonts w:ascii="TH SarabunPSK" w:hAnsi="TH SarabunPSK" w:cs="TH SarabunPSK" w:hint="cs"/>
          <w:b/>
          <w:bCs/>
          <w:sz w:val="36"/>
          <w:szCs w:val="36"/>
          <w:cs/>
        </w:rPr>
        <w:t xml:space="preserve">กล้องความลึก </w:t>
      </w:r>
      <w:r w:rsidR="00D146CB" w:rsidRPr="00F40A29">
        <w:rPr>
          <w:rFonts w:ascii="TH SarabunPSK" w:hAnsi="TH SarabunPSK" w:cs="TH SarabunPSK" w:hint="cs"/>
          <w:b/>
          <w:bCs/>
          <w:sz w:val="36"/>
          <w:szCs w:val="36"/>
        </w:rPr>
        <w:t xml:space="preserve">Intel </w:t>
      </w:r>
      <w:proofErr w:type="spellStart"/>
      <w:r w:rsidR="00D146CB" w:rsidRPr="00F40A29">
        <w:rPr>
          <w:rFonts w:ascii="TH SarabunPSK" w:hAnsi="TH SarabunPSK" w:cs="TH SarabunPSK" w:hint="cs"/>
          <w:b/>
          <w:bCs/>
          <w:sz w:val="36"/>
          <w:szCs w:val="36"/>
        </w:rPr>
        <w:t>Realsense</w:t>
      </w:r>
      <w:proofErr w:type="spellEnd"/>
      <w:r w:rsidR="00D146CB" w:rsidRPr="00F40A29">
        <w:rPr>
          <w:rFonts w:ascii="TH SarabunPSK" w:hAnsi="TH SarabunPSK" w:cs="TH SarabunPSK" w:hint="cs"/>
          <w:b/>
          <w:bCs/>
          <w:sz w:val="36"/>
          <w:szCs w:val="36"/>
        </w:rPr>
        <w:t xml:space="preserve"> D</w:t>
      </w:r>
      <w:r w:rsidR="00D146CB" w:rsidRPr="00F40A29">
        <w:rPr>
          <w:rFonts w:ascii="TH SarabunPSK" w:hAnsi="TH SarabunPSK" w:cs="TH SarabunPSK" w:hint="cs"/>
          <w:b/>
          <w:bCs/>
          <w:sz w:val="36"/>
          <w:szCs w:val="36"/>
          <w:cs/>
        </w:rPr>
        <w:t>435</w:t>
      </w:r>
      <w:proofErr w:type="spellStart"/>
      <w:r w:rsidR="00D146CB" w:rsidRPr="00F40A29">
        <w:rPr>
          <w:rFonts w:ascii="TH SarabunPSK" w:hAnsi="TH SarabunPSK" w:cs="TH SarabunPSK" w:hint="cs"/>
          <w:b/>
          <w:bCs/>
          <w:sz w:val="36"/>
          <w:szCs w:val="36"/>
        </w:rPr>
        <w:t>i</w:t>
      </w:r>
      <w:proofErr w:type="spellEnd"/>
    </w:p>
    <w:p w14:paraId="32B3B41A" w14:textId="77777777" w:rsidR="00644C96" w:rsidRPr="002A3F73" w:rsidRDefault="00644C96" w:rsidP="004E0B93">
      <w:pPr>
        <w:spacing w:after="0"/>
        <w:ind w:firstLine="720"/>
        <w:rPr>
          <w:rFonts w:ascii="TH SarabunPSK" w:hAnsi="TH SarabunPSK" w:cs="TH SarabunPSK"/>
          <w:b/>
          <w:bCs/>
          <w:sz w:val="32"/>
          <w:szCs w:val="32"/>
        </w:rPr>
      </w:pPr>
    </w:p>
    <w:p w14:paraId="741E1D8B" w14:textId="6588A20C" w:rsidR="00AD7F8B" w:rsidRDefault="00AD7F8B" w:rsidP="00EE2799">
      <w:pPr>
        <w:spacing w:after="0"/>
        <w:ind w:firstLine="2340"/>
        <w:jc w:val="thaiDistribute"/>
        <w:rPr>
          <w:rFonts w:ascii="TH SarabunPSK" w:hAnsi="TH SarabunPSK" w:cs="TH SarabunPSK"/>
          <w:sz w:val="32"/>
          <w:szCs w:val="32"/>
        </w:rPr>
      </w:pPr>
      <w:r w:rsidRPr="002A3F73">
        <w:rPr>
          <w:rFonts w:ascii="TH SarabunPSK" w:hAnsi="TH SarabunPSK" w:cs="TH SarabunPSK" w:hint="cs"/>
          <w:sz w:val="32"/>
          <w:szCs w:val="32"/>
          <w:cs/>
        </w:rPr>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2F36531E">
            <wp:extent cx="2973916" cy="2220383"/>
            <wp:effectExtent l="57150" t="57150" r="55245" b="6604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2">
                      <a:alphaModFix/>
                    </a:blip>
                    <a:stretch>
                      <a:fillRect/>
                    </a:stretch>
                  </pic:blipFill>
                  <pic:spPr>
                    <a:xfrm>
                      <a:off x="0" y="0"/>
                      <a:ext cx="3045279" cy="227366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54" w:name="_Ref68812337"/>
      <w:bookmarkStart w:id="55" w:name="_Toc69854663"/>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54"/>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bookmarkEnd w:id="55"/>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drawing>
          <wp:inline distT="0" distB="0" distL="0" distR="0" wp14:anchorId="22BAAD0F" wp14:editId="0B809EE3">
            <wp:extent cx="4345237" cy="2556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7331" b="4288"/>
                    <a:stretch/>
                  </pic:blipFill>
                  <pic:spPr bwMode="auto">
                    <a:xfrm>
                      <a:off x="0" y="0"/>
                      <a:ext cx="4375376" cy="2574668"/>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bookmarkStart w:id="56" w:name="_Toc69854664"/>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bookmarkEnd w:id="56"/>
    </w:p>
    <w:p w14:paraId="77A643EC" w14:textId="77777777" w:rsidR="00B027B1" w:rsidRPr="00B027B1" w:rsidRDefault="00B027B1" w:rsidP="00B027B1">
      <w:pPr>
        <w:rPr>
          <w:rFonts w:cstheme="minorBidi"/>
          <w:cs/>
        </w:rPr>
      </w:pPr>
    </w:p>
    <w:p w14:paraId="2D56EBC1" w14:textId="1CEC9FAA" w:rsidR="00EB044B" w:rsidRPr="00D85A80" w:rsidRDefault="00AD7F8B" w:rsidP="00644C96">
      <w:pPr>
        <w:tabs>
          <w:tab w:val="left" w:pos="1710"/>
        </w:tabs>
        <w:spacing w:after="0" w:line="240" w:lineRule="auto"/>
        <w:ind w:firstLine="2160"/>
        <w:rPr>
          <w:rFonts w:ascii="TH SarabunPSK" w:eastAsia="Sarabun" w:hAnsi="TH SarabunPSK" w:cs="TH SarabunPSK"/>
          <w:b/>
          <w:bCs/>
          <w:sz w:val="36"/>
          <w:szCs w:val="36"/>
        </w:rPr>
      </w:pPr>
      <w:r w:rsidRPr="00D85A80">
        <w:rPr>
          <w:rFonts w:ascii="TH SarabunPSK" w:eastAsia="Sarabun" w:hAnsi="TH SarabunPSK" w:cs="TH SarabunPSK" w:hint="cs"/>
          <w:b/>
          <w:bCs/>
          <w:sz w:val="36"/>
          <w:szCs w:val="36"/>
          <w:cs/>
        </w:rPr>
        <w:t>3.2.1.</w:t>
      </w:r>
      <w:r w:rsidR="00AA5497" w:rsidRPr="00D85A80">
        <w:rPr>
          <w:rFonts w:ascii="TH SarabunPSK" w:eastAsia="Sarabun" w:hAnsi="TH SarabunPSK" w:cs="TH SarabunPSK"/>
          <w:b/>
          <w:bCs/>
          <w:sz w:val="36"/>
          <w:szCs w:val="36"/>
        </w:rPr>
        <w:t>2</w:t>
      </w:r>
      <w:r w:rsidR="00D85A80">
        <w:rPr>
          <w:rFonts w:ascii="TH SarabunPSK" w:eastAsia="Sarabun" w:hAnsi="TH SarabunPSK" w:cs="TH SarabunPSK" w:hint="cs"/>
          <w:b/>
          <w:bCs/>
          <w:sz w:val="36"/>
          <w:szCs w:val="36"/>
          <w:cs/>
        </w:rPr>
        <w:t xml:space="preserve">  </w:t>
      </w:r>
      <w:r w:rsidR="00D146CB" w:rsidRPr="00D85A80">
        <w:rPr>
          <w:rFonts w:ascii="TH SarabunPSK" w:eastAsia="Sarabun" w:hAnsi="TH SarabunPSK" w:cs="TH SarabunPSK" w:hint="cs"/>
          <w:b/>
          <w:bCs/>
          <w:sz w:val="36"/>
          <w:szCs w:val="36"/>
          <w:cs/>
        </w:rPr>
        <w:t xml:space="preserve">ตัวอย่างชิ้นงานท่อ </w:t>
      </w:r>
      <w:r w:rsidR="00D146CB" w:rsidRPr="00D85A80">
        <w:rPr>
          <w:rFonts w:ascii="TH SarabunPSK" w:eastAsia="Sarabun" w:hAnsi="TH SarabunPSK" w:cs="TH SarabunPSK" w:hint="cs"/>
          <w:b/>
          <w:bCs/>
          <w:sz w:val="36"/>
          <w:szCs w:val="36"/>
        </w:rPr>
        <w:t xml:space="preserve">PVC </w:t>
      </w:r>
      <w:r w:rsidR="00D146CB" w:rsidRPr="00D85A80">
        <w:rPr>
          <w:rFonts w:ascii="TH SarabunPSK" w:eastAsia="Sarabun" w:hAnsi="TH SarabunPSK" w:cs="TH SarabunPSK" w:hint="cs"/>
          <w:b/>
          <w:bCs/>
          <w:sz w:val="36"/>
          <w:szCs w:val="36"/>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1ADB7D28" w:rsidR="003F2746" w:rsidRDefault="00AD7F8B" w:rsidP="00EE2799">
      <w:pPr>
        <w:spacing w:after="0" w:line="240" w:lineRule="auto"/>
        <w:ind w:firstLine="306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noProof/>
          <w:sz w:val="32"/>
          <w:szCs w:val="32"/>
        </w:rPr>
        <w:lastRenderedPageBreak/>
        <w:drawing>
          <wp:inline distT="0" distB="0" distL="0" distR="0" wp14:anchorId="6A6A700C" wp14:editId="11943AED">
            <wp:extent cx="3152151" cy="1998133"/>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34">
                      <a:extLst>
                        <a:ext uri="{BEBA8EAE-BF5A-486C-A8C5-ECC9F3942E4B}">
                          <a14:imgProps xmlns:a14="http://schemas.microsoft.com/office/drawing/2010/main">
                            <a14:imgLayer r:embed="rId35">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3188073" cy="2020904"/>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57" w:name="_Ref68971580"/>
      <w:bookmarkStart w:id="58" w:name="_Toc69854665"/>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7"/>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bookmarkEnd w:id="58"/>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135E1F8A" w:rsidR="00D146CB" w:rsidRPr="00EE2799" w:rsidRDefault="003F2746" w:rsidP="004E0B93">
      <w:pPr>
        <w:spacing w:after="0" w:line="240" w:lineRule="auto"/>
        <w:ind w:firstLine="72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EE2799">
        <w:rPr>
          <w:rFonts w:ascii="TH SarabunPSK" w:eastAsia="Sarabun" w:hAnsi="TH SarabunPSK" w:cs="TH SarabunPSK"/>
          <w:b/>
          <w:bCs/>
          <w:sz w:val="36"/>
          <w:szCs w:val="36"/>
          <w:cs/>
        </w:rPr>
        <w:tab/>
      </w:r>
      <w:r w:rsidR="00D146CB" w:rsidRPr="00EE2799">
        <w:rPr>
          <w:rFonts w:ascii="TH SarabunPSK" w:eastAsia="Sarabun" w:hAnsi="TH SarabunPSK" w:cs="TH SarabunPSK" w:hint="cs"/>
          <w:b/>
          <w:bCs/>
          <w:sz w:val="36"/>
          <w:szCs w:val="36"/>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7EA55C31" w:rsidR="00D146CB" w:rsidRPr="00EE2799" w:rsidRDefault="009B0DBA" w:rsidP="00644C96">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cs/>
        </w:rPr>
        <w:t xml:space="preserve">1 </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ชุดคำสั่ง</w:t>
      </w:r>
      <w:r w:rsidR="00EE2799">
        <w:rPr>
          <w:rFonts w:ascii="TH SarabunPSK" w:eastAsia="Sarabun" w:hAnsi="TH SarabunPSK" w:cs="TH SarabunPSK" w:hint="cs"/>
          <w:b/>
          <w:bCs/>
          <w:sz w:val="36"/>
          <w:szCs w:val="36"/>
          <w:cs/>
        </w:rPr>
        <w:t>โปรแกรม</w:t>
      </w:r>
      <w:r w:rsidR="00D146CB" w:rsidRPr="00EE2799">
        <w:rPr>
          <w:rFonts w:ascii="TH SarabunPSK" w:eastAsia="Sarabun" w:hAnsi="TH SarabunPSK" w:cs="TH SarabunPSK" w:hint="cs"/>
          <w:b/>
          <w:bCs/>
          <w:sz w:val="36"/>
          <w:szCs w:val="36"/>
          <w:cs/>
        </w:rPr>
        <w:t>ภาษาไพธอน</w:t>
      </w:r>
      <w:r w:rsidRPr="00EE2799">
        <w:rPr>
          <w:rFonts w:ascii="TH SarabunPSK" w:eastAsia="Sarabun" w:hAnsi="TH SarabunPSK" w:cs="TH SarabunPSK" w:hint="cs"/>
          <w:b/>
          <w:bCs/>
          <w:sz w:val="36"/>
          <w:szCs w:val="36"/>
        </w:rPr>
        <w:t xml:space="preserve"> (Python Programming)</w:t>
      </w:r>
    </w:p>
    <w:p w14:paraId="64807B37" w14:textId="77777777" w:rsidR="009F6D2A" w:rsidRPr="00EE2799" w:rsidRDefault="009F6D2A" w:rsidP="004E0B93">
      <w:pPr>
        <w:spacing w:after="0" w:line="240" w:lineRule="auto"/>
        <w:ind w:firstLine="720"/>
        <w:rPr>
          <w:rFonts w:ascii="TH SarabunPSK" w:eastAsia="Sarabun" w:hAnsi="TH SarabunPSK" w:cs="TH SarabunPSK"/>
          <w:sz w:val="32"/>
          <w:szCs w:val="32"/>
        </w:rPr>
      </w:pPr>
    </w:p>
    <w:p w14:paraId="781F3E7D" w14:textId="4010342F" w:rsidR="009B0DBA" w:rsidRDefault="009B0DBA" w:rsidP="00EE2799">
      <w:pPr>
        <w:spacing w:after="0" w:line="240" w:lineRule="auto"/>
        <w:ind w:firstLine="24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77777777" w:rsidR="00C84915" w:rsidRPr="002D1447" w:rsidRDefault="00C84915" w:rsidP="00EE2799">
      <w:pPr>
        <w:pStyle w:val="Caption"/>
        <w:spacing w:after="0"/>
        <w:jc w:val="center"/>
        <w:rPr>
          <w:rFonts w:ascii="TH SarabunPSK" w:eastAsia="Sarabun" w:hAnsi="TH SarabunPSK" w:cs="TH SarabunPSK"/>
          <w:i w:val="0"/>
          <w:iCs w:val="0"/>
          <w:color w:val="000000" w:themeColor="text1"/>
          <w:sz w:val="32"/>
          <w:szCs w:val="32"/>
          <w:cs/>
        </w:rPr>
      </w:pPr>
      <w:bookmarkStart w:id="59" w:name="_Ref69756650"/>
      <w:bookmarkStart w:id="60" w:name="_Toc69854666"/>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59"/>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bookmarkEnd w:id="60"/>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0C78265B" w:rsidR="00D146CB" w:rsidRPr="00EE2799" w:rsidRDefault="009B0DBA" w:rsidP="00EE2799">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rPr>
        <w:t>2</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 xml:space="preserve">ไลบรารี่ภาษาไพธอน </w:t>
      </w:r>
      <w:r w:rsidR="00D146CB" w:rsidRPr="00EE2799">
        <w:rPr>
          <w:rFonts w:ascii="TH SarabunPSK" w:eastAsia="Sarabun" w:hAnsi="TH SarabunPSK" w:cs="TH SarabunPSK" w:hint="cs"/>
          <w:b/>
          <w:bCs/>
          <w:sz w:val="36"/>
          <w:szCs w:val="36"/>
        </w:rPr>
        <w:t>open</w:t>
      </w:r>
      <w:r w:rsidR="00D146CB" w:rsidRPr="00EE2799">
        <w:rPr>
          <w:rFonts w:ascii="TH SarabunPSK" w:eastAsia="Sarabun" w:hAnsi="TH SarabunPSK" w:cs="TH SarabunPSK" w:hint="cs"/>
          <w:b/>
          <w:bCs/>
          <w:sz w:val="36"/>
          <w:szCs w:val="36"/>
          <w:cs/>
        </w:rPr>
        <w:t>3</w:t>
      </w:r>
      <w:r w:rsidR="00D146CB" w:rsidRPr="00EE2799">
        <w:rPr>
          <w:rFonts w:ascii="TH SarabunPSK" w:eastAsia="Sarabun" w:hAnsi="TH SarabunPSK" w:cs="TH SarabunPSK" w:hint="cs"/>
          <w:b/>
          <w:bCs/>
          <w:sz w:val="36"/>
          <w:szCs w:val="36"/>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11A16F66" w:rsidR="00132E93" w:rsidRDefault="009B0DBA" w:rsidP="00EE2799">
      <w:pPr>
        <w:spacing w:after="0" w:line="240" w:lineRule="auto"/>
        <w:ind w:firstLine="234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8662EDF"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00AA5497">
        <w:rPr>
          <w:rFonts w:ascii="TH SarabunPSK" w:eastAsia="Sarabun" w:hAnsi="TH SarabunPSK" w:cs="TH SarabunPSK"/>
          <w:b w:val="0"/>
          <w:bCs/>
          <w:sz w:val="36"/>
          <w:szCs w:val="36"/>
        </w:rPr>
        <w:tab/>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309F0A34"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lastRenderedPageBreak/>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61" w:name="_Ref69756077"/>
      <w:bookmarkStart w:id="62" w:name="_Toc6985466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61"/>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bookmarkEnd w:id="62"/>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113CE198"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3.4</w:t>
      </w:r>
      <w:r w:rsidR="00AA5497">
        <w:rPr>
          <w:rFonts w:ascii="TH SarabunPSK" w:eastAsia="Sarabun" w:hAnsi="TH SarabunPSK" w:cs="TH SarabunPSK"/>
          <w:b w:val="0"/>
          <w:bCs/>
          <w:sz w:val="36"/>
          <w:szCs w:val="36"/>
        </w:rPr>
        <w:tab/>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2D8F4418" w:rsidR="006F07E5" w:rsidRDefault="006F07E5" w:rsidP="004E0B93">
      <w:pPr>
        <w:spacing w:after="0"/>
        <w:ind w:firstLine="720"/>
        <w:jc w:val="thaiDistribute"/>
        <w:rPr>
          <w:rFonts w:ascii="TH SarabunPSK" w:hAnsi="TH SarabunPSK" w:cs="TH SarabunPSK"/>
          <w:sz w:val="32"/>
          <w:szCs w:val="32"/>
        </w:rPr>
      </w:pPr>
    </w:p>
    <w:p w14:paraId="6C342249" w14:textId="271434FF" w:rsidR="00F4672E" w:rsidRDefault="00F4672E" w:rsidP="004E0B93">
      <w:pPr>
        <w:spacing w:after="0"/>
        <w:ind w:firstLine="720"/>
        <w:jc w:val="thaiDistribute"/>
        <w:rPr>
          <w:rFonts w:ascii="TH SarabunPSK" w:hAnsi="TH SarabunPSK" w:cs="TH SarabunPSK"/>
          <w:sz w:val="32"/>
          <w:szCs w:val="32"/>
        </w:rPr>
      </w:pPr>
    </w:p>
    <w:p w14:paraId="4D41D275" w14:textId="77777777" w:rsidR="00F4672E" w:rsidRPr="001C5E50" w:rsidRDefault="00F4672E" w:rsidP="004E0B93">
      <w:pPr>
        <w:spacing w:after="0"/>
        <w:ind w:firstLine="720"/>
        <w:jc w:val="thaiDistribute"/>
        <w:rPr>
          <w:rFonts w:ascii="TH SarabunPSK" w:hAnsi="TH SarabunPSK" w:cs="TH SarabunPSK" w:hint="cs"/>
          <w:sz w:val="32"/>
          <w:szCs w:val="32"/>
          <w:cs/>
        </w:rPr>
      </w:pPr>
    </w:p>
    <w:p w14:paraId="69B197F7" w14:textId="1677C92C" w:rsidR="00186934" w:rsidRPr="00F4672E" w:rsidRDefault="00186934" w:rsidP="004E0B93">
      <w:pPr>
        <w:pStyle w:val="Heading3"/>
        <w:spacing w:after="0"/>
        <w:ind w:firstLine="720"/>
        <w:rPr>
          <w:rFonts w:ascii="TH SarabunPSK" w:hAnsi="TH SarabunPSK" w:cs="TH SarabunPSK"/>
          <w:color w:val="FF0000"/>
          <w:sz w:val="36"/>
          <w:szCs w:val="36"/>
        </w:rPr>
      </w:pPr>
      <w:r w:rsidRPr="00F4672E">
        <w:rPr>
          <w:rFonts w:ascii="TH SarabunPSK" w:hAnsi="TH SarabunPSK" w:cs="TH SarabunPSK" w:hint="cs"/>
          <w:b w:val="0"/>
          <w:bCs/>
          <w:sz w:val="36"/>
          <w:szCs w:val="36"/>
          <w:cs/>
        </w:rPr>
        <w:lastRenderedPageBreak/>
        <w:t>3.4.1</w:t>
      </w:r>
      <w:r w:rsidR="00AA5497" w:rsidRPr="00F4672E">
        <w:rPr>
          <w:rFonts w:ascii="TH SarabunPSK" w:hAnsi="TH SarabunPSK" w:cs="TH SarabunPSK"/>
          <w:b w:val="0"/>
          <w:bCs/>
          <w:sz w:val="36"/>
          <w:szCs w:val="36"/>
        </w:rPr>
        <w:tab/>
      </w:r>
      <w:r w:rsidRPr="00F4672E">
        <w:rPr>
          <w:rFonts w:ascii="TH SarabunPSK" w:hAnsi="TH SarabunPSK" w:cs="TH SarabunPSK" w:hint="cs"/>
          <w:b w:val="0"/>
          <w:bCs/>
          <w:sz w:val="36"/>
          <w:szCs w:val="36"/>
          <w:cs/>
        </w:rPr>
        <w:t>การเก็บข้อมูลตัวอย่างชิ้นงานอ้างอิง (</w:t>
      </w:r>
      <w:r w:rsidRPr="00F4672E">
        <w:rPr>
          <w:rFonts w:ascii="TH SarabunPSK" w:hAnsi="TH SarabunPSK" w:cs="TH SarabunPSK" w:hint="cs"/>
          <w:sz w:val="36"/>
          <w:szCs w:val="36"/>
        </w:rPr>
        <w:t>Offline</w:t>
      </w:r>
      <w:r w:rsidRPr="00F4672E">
        <w:rPr>
          <w:rFonts w:ascii="TH SarabunPSK" w:hAnsi="TH SarabunPSK" w:cs="TH SarabunPSK" w:hint="cs"/>
          <w:sz w:val="36"/>
          <w:szCs w:val="36"/>
          <w:cs/>
        </w:rPr>
        <w:t xml:space="preserve"> </w:t>
      </w:r>
      <w:r w:rsidRPr="00F4672E">
        <w:rPr>
          <w:rFonts w:ascii="TH SarabunPSK" w:hAnsi="TH SarabunPSK" w:cs="TH SarabunPSK" w:hint="cs"/>
          <w:sz w:val="36"/>
          <w:szCs w:val="36"/>
        </w:rPr>
        <w:t>Procedure)</w:t>
      </w:r>
      <w:r w:rsidR="00936E1A" w:rsidRPr="00F4672E">
        <w:rPr>
          <w:rFonts w:ascii="TH SarabunPSK" w:hAnsi="TH SarabunPSK" w:cs="TH SarabunPSK" w:hint="cs"/>
          <w:sz w:val="36"/>
          <w:szCs w:val="36"/>
          <w:cs/>
        </w:rPr>
        <w:t xml:space="preserve"> </w:t>
      </w:r>
    </w:p>
    <w:p w14:paraId="2B6EDE2B" w14:textId="77777777" w:rsidR="006F07E5" w:rsidRPr="006F07E5" w:rsidRDefault="006F07E5" w:rsidP="004E0B93">
      <w:pPr>
        <w:spacing w:after="0"/>
        <w:rPr>
          <w:rFonts w:cstheme="minorBidi"/>
        </w:rPr>
      </w:pPr>
    </w:p>
    <w:p w14:paraId="42CACA08" w14:textId="73759EA3" w:rsidR="00DB5FA6" w:rsidRDefault="00186934" w:rsidP="00AA5497">
      <w:pPr>
        <w:spacing w:after="0" w:line="240" w:lineRule="auto"/>
        <w:ind w:firstLine="1440"/>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5E99C29">
            <wp:extent cx="5292940" cy="122766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241" cy="1249308"/>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7EA7EA6C"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63" w:name="_Ref68812703"/>
      <w:bookmarkStart w:id="64" w:name="_Ref68812698"/>
      <w:bookmarkStart w:id="65" w:name="_Toc6985466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6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64"/>
      <w:bookmarkEnd w:id="65"/>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w:t>
      </w:r>
      <w:r w:rsidR="002F16C3" w:rsidRPr="002A3F73">
        <w:rPr>
          <w:rFonts w:ascii="TH SarabunPSK" w:eastAsia="Sarabun" w:hAnsi="TH SarabunPSK" w:cs="TH SarabunPSK" w:hint="cs"/>
          <w:sz w:val="32"/>
          <w:szCs w:val="32"/>
          <w:cs/>
        </w:rPr>
        <w:lastRenderedPageBreak/>
        <w:t>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AA5497">
      <w:pPr>
        <w:spacing w:after="0" w:line="240" w:lineRule="auto"/>
        <w:jc w:val="center"/>
        <w:rPr>
          <w:rFonts w:ascii="TH SarabunPSK" w:eastAsia="Sarabun" w:hAnsi="TH SarabunPSK" w:cs="TH SarabunPSK"/>
          <w:sz w:val="32"/>
          <w:szCs w:val="32"/>
        </w:rPr>
      </w:pPr>
      <w:r>
        <w:rPr>
          <w:noProof/>
        </w:rPr>
        <w:drawing>
          <wp:inline distT="0" distB="0" distL="0" distR="0" wp14:anchorId="1379C722" wp14:editId="133E309E">
            <wp:extent cx="2641600" cy="2413565"/>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0079" cy="2457859"/>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6" w:name="_Ref68812438"/>
      <w:bookmarkStart w:id="67" w:name="_Toc69854669"/>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bookmarkEnd w:id="67"/>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334F8F27">
            <wp:extent cx="5571487" cy="15324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6060" cy="155572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8" w:name="_Ref68812458"/>
      <w:bookmarkStart w:id="69" w:name="_Toc69854670"/>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8"/>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bookmarkEnd w:id="69"/>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0C799025"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7B9897F9">
            <wp:extent cx="5474439" cy="1515533"/>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4355" cy="1548730"/>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0" w:name="_Ref68812485"/>
      <w:bookmarkStart w:id="71" w:name="_Toc69854671"/>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7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bookmarkEnd w:id="71"/>
    </w:p>
    <w:p w14:paraId="46A8F5F8" w14:textId="77777777" w:rsidR="001C567F" w:rsidRPr="001C567F" w:rsidRDefault="001C567F" w:rsidP="004E0B93">
      <w:pPr>
        <w:spacing w:after="0"/>
      </w:pPr>
    </w:p>
    <w:p w14:paraId="57AA7C91" w14:textId="6A4B0200"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ภาพ</w:t>
      </w:r>
      <w:r w:rsidR="003951E8" w:rsidRPr="003951E8">
        <w:rPr>
          <w:rFonts w:ascii="TH SarabunPSK" w:hAnsi="TH SarabunPSK" w:cs="TH SarabunPSK" w:hint="cs"/>
          <w:color w:val="000000" w:themeColor="text1"/>
          <w:sz w:val="32"/>
          <w:szCs w:val="32"/>
          <w:cs/>
        </w:rPr>
        <w:lastRenderedPageBreak/>
        <w:t xml:space="preserve">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170B4AB9">
            <wp:extent cx="5732143" cy="1854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20416" cy="1882754"/>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72" w:name="_Ref68812508"/>
      <w:bookmarkStart w:id="73" w:name="_Toc6985467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7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bookmarkEnd w:id="73"/>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2693A08C"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i/>
                <w:iCs/>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i/>
                <w:iCs/>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B6264B" w:rsidRDefault="00B626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B6264B" w:rsidRDefault="00B626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7A91A329" w:rsidR="00F634B6" w:rsidRPr="00944C89" w:rsidRDefault="0056649B" w:rsidP="004E0B93">
      <w:pPr>
        <w:pStyle w:val="Caption"/>
        <w:spacing w:after="0"/>
        <w:jc w:val="right"/>
        <w:rPr>
          <w:rFonts w:ascii="TH SarabunPSK" w:eastAsia="Sarabun" w:hAnsi="TH SarabunPSK" w:cs="TH SarabunPSK"/>
          <w:color w:val="000000" w:themeColor="text1"/>
        </w:rPr>
      </w:pPr>
      <w:bookmarkStart w:id="74" w:name="_Ref68812633"/>
      <w:bookmarkStart w:id="75"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74"/>
      <w:r w:rsidR="003951E8" w:rsidRPr="003951E8">
        <w:rPr>
          <w:rFonts w:ascii="TH SarabunPSK" w:hAnsi="TH SarabunPSK" w:cs="TH SarabunPSK" w:hint="cs"/>
          <w:i w:val="0"/>
          <w:iCs w:val="0"/>
          <w:color w:val="000000" w:themeColor="text1"/>
          <w:sz w:val="32"/>
          <w:szCs w:val="32"/>
        </w:rPr>
        <w:t xml:space="preserve"> )</w:t>
      </w:r>
      <w:bookmarkEnd w:id="75"/>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4AC16388" w14:textId="77777777" w:rsidR="00461850" w:rsidRDefault="00461850">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6C903C7E" w14:textId="605C29ED" w:rsidR="00C2576C" w:rsidRPr="00F4672E" w:rsidRDefault="00186934" w:rsidP="00F4672E">
      <w:pPr>
        <w:pStyle w:val="Heading3"/>
        <w:spacing w:after="0"/>
        <w:ind w:firstLine="720"/>
        <w:rPr>
          <w:rFonts w:ascii="TH SarabunPSK" w:eastAsia="Sarabun" w:hAnsi="TH SarabunPSK" w:cs="TH SarabunPSK"/>
          <w:sz w:val="36"/>
          <w:szCs w:val="36"/>
        </w:rPr>
      </w:pPr>
      <w:r w:rsidRPr="00F4672E">
        <w:rPr>
          <w:rFonts w:ascii="TH SarabunPSK" w:eastAsia="Sarabun" w:hAnsi="TH SarabunPSK" w:cs="TH SarabunPSK" w:hint="cs"/>
          <w:sz w:val="36"/>
          <w:szCs w:val="36"/>
        </w:rPr>
        <w:lastRenderedPageBreak/>
        <w:t>3.4.2</w:t>
      </w:r>
      <w:r w:rsidR="00F4672E">
        <w:rPr>
          <w:rFonts w:ascii="TH SarabunPSK" w:eastAsia="Sarabun" w:hAnsi="TH SarabunPSK" w:cs="TH SarabunPSK"/>
          <w:sz w:val="36"/>
          <w:szCs w:val="36"/>
          <w:cs/>
        </w:rPr>
        <w:tab/>
      </w:r>
      <w:r w:rsidRPr="00F4672E">
        <w:rPr>
          <w:rFonts w:ascii="TH SarabunPSK" w:eastAsia="Sarabun" w:hAnsi="TH SarabunPSK" w:cs="TH SarabunPSK" w:hint="cs"/>
          <w:b w:val="0"/>
          <w:bCs/>
          <w:sz w:val="36"/>
          <w:szCs w:val="36"/>
          <w:cs/>
        </w:rPr>
        <w:t>การ</w:t>
      </w:r>
      <w:r w:rsidR="00095638" w:rsidRPr="00F4672E">
        <w:rPr>
          <w:rFonts w:ascii="TH SarabunPSK" w:eastAsia="Sarabun" w:hAnsi="TH SarabunPSK" w:cs="TH SarabunPSK" w:hint="cs"/>
          <w:b w:val="0"/>
          <w:bCs/>
          <w:sz w:val="36"/>
          <w:szCs w:val="36"/>
          <w:cs/>
        </w:rPr>
        <w:t>พัฒนา</w:t>
      </w:r>
      <w:r w:rsidR="00F4672E">
        <w:rPr>
          <w:rFonts w:ascii="TH SarabunPSK" w:eastAsia="Sarabun" w:hAnsi="TH SarabunPSK" w:cs="TH SarabunPSK" w:hint="cs"/>
          <w:b w:val="0"/>
          <w:bCs/>
          <w:sz w:val="36"/>
          <w:szCs w:val="36"/>
          <w:cs/>
        </w:rPr>
        <w:t>กระบวน</w:t>
      </w:r>
      <w:r w:rsidR="00095638" w:rsidRPr="00F4672E">
        <w:rPr>
          <w:rFonts w:ascii="TH SarabunPSK" w:eastAsia="Sarabun" w:hAnsi="TH SarabunPSK" w:cs="TH SarabunPSK" w:hint="cs"/>
          <w:b w:val="0"/>
          <w:bCs/>
          <w:sz w:val="36"/>
          <w:szCs w:val="36"/>
          <w:cs/>
        </w:rPr>
        <w:t>การประมวลผลข้อมูลจากกล้อง</w:t>
      </w:r>
      <w:r w:rsidRPr="00F4672E">
        <w:rPr>
          <w:rFonts w:ascii="TH SarabunPSK" w:eastAsia="Sarabun" w:hAnsi="TH SarabunPSK" w:cs="TH SarabunPSK" w:hint="cs"/>
          <w:b w:val="0"/>
          <w:bCs/>
          <w:sz w:val="36"/>
          <w:szCs w:val="36"/>
          <w:cs/>
        </w:rPr>
        <w:t xml:space="preserve"> (</w:t>
      </w:r>
      <w:r w:rsidRPr="00F4672E">
        <w:rPr>
          <w:rFonts w:ascii="TH SarabunPSK" w:eastAsia="Sarabun" w:hAnsi="TH SarabunPSK" w:cs="TH SarabunPSK" w:hint="cs"/>
          <w:sz w:val="36"/>
          <w:szCs w:val="36"/>
        </w:rPr>
        <w:t>Online</w:t>
      </w:r>
      <w:r w:rsidR="0039286B" w:rsidRPr="00F4672E">
        <w:rPr>
          <w:rFonts w:ascii="TH SarabunPSK" w:eastAsia="Sarabun" w:hAnsi="TH SarabunPSK" w:cs="TH SarabunPSK" w:hint="cs"/>
          <w:sz w:val="36"/>
          <w:szCs w:val="36"/>
          <w:cs/>
        </w:rPr>
        <w:t xml:space="preserve"> </w:t>
      </w:r>
      <w:r w:rsidR="0039286B" w:rsidRPr="00F4672E">
        <w:rPr>
          <w:rFonts w:ascii="TH SarabunPSK" w:eastAsia="Sarabun" w:hAnsi="TH SarabunPSK" w:cs="TH SarabunPSK" w:hint="cs"/>
          <w:sz w:val="36"/>
          <w:szCs w:val="36"/>
        </w:rPr>
        <w:t>Procedure</w:t>
      </w:r>
      <w:r w:rsidR="00C2576C" w:rsidRPr="00F4672E">
        <w:rPr>
          <w:rFonts w:ascii="TH SarabunPSK" w:eastAsia="Sarabun" w:hAnsi="TH SarabunPSK" w:cs="TH SarabunPSK"/>
          <w:sz w:val="36"/>
          <w:szCs w:val="36"/>
        </w:rPr>
        <w:t>)</w:t>
      </w:r>
    </w:p>
    <w:p w14:paraId="0740A878" w14:textId="77777777" w:rsidR="001C567F" w:rsidRPr="00F4672E" w:rsidRDefault="001C567F" w:rsidP="004E0B93">
      <w:pPr>
        <w:spacing w:after="0"/>
      </w:pPr>
    </w:p>
    <w:p w14:paraId="74626EE1" w14:textId="005A9F69" w:rsidR="00C2576C" w:rsidRDefault="00C2576C" w:rsidP="00F4672E">
      <w:pPr>
        <w:spacing w:after="0"/>
        <w:ind w:firstLine="144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3A373385">
            <wp:extent cx="5275399" cy="187113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03613" cy="1881140"/>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bookmarkStart w:id="76" w:name="_Toc69854673"/>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bookmarkEnd w:id="76"/>
    </w:p>
    <w:p w14:paraId="4BF79CCF" w14:textId="77777777" w:rsidR="001C567F" w:rsidRPr="00C2576C" w:rsidRDefault="001C567F" w:rsidP="004E0B93">
      <w:pPr>
        <w:spacing w:after="0"/>
        <w:rPr>
          <w:rFonts w:cstheme="minorBidi"/>
          <w:cs/>
        </w:rPr>
      </w:pPr>
    </w:p>
    <w:p w14:paraId="52085FD1" w14:textId="483CC360"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48FE8D53" w:rsidR="0093277B" w:rsidRDefault="0093277B" w:rsidP="004E0B93">
      <w:pPr>
        <w:spacing w:after="0"/>
        <w:jc w:val="both"/>
        <w:rPr>
          <w:rFonts w:ascii="TH SarabunPSK" w:eastAsia="Sarabun" w:hAnsi="TH SarabunPSK" w:cs="TH SarabunPSK"/>
          <w:sz w:val="32"/>
          <w:szCs w:val="32"/>
        </w:rPr>
      </w:pPr>
    </w:p>
    <w:p w14:paraId="68808C6E" w14:textId="26984BA7" w:rsidR="00F4672E" w:rsidRDefault="00F4672E" w:rsidP="004E0B93">
      <w:pPr>
        <w:spacing w:after="0"/>
        <w:jc w:val="both"/>
        <w:rPr>
          <w:rFonts w:ascii="TH SarabunPSK" w:eastAsia="Sarabun" w:hAnsi="TH SarabunPSK" w:cs="TH SarabunPSK"/>
          <w:sz w:val="32"/>
          <w:szCs w:val="32"/>
        </w:rPr>
      </w:pPr>
    </w:p>
    <w:p w14:paraId="3B9B0A87" w14:textId="77777777" w:rsidR="00F4672E" w:rsidRPr="002A3F73" w:rsidRDefault="00F4672E" w:rsidP="004E0B93">
      <w:pPr>
        <w:spacing w:after="0"/>
        <w:jc w:val="both"/>
        <w:rPr>
          <w:rFonts w:ascii="TH SarabunPSK" w:eastAsia="Sarabun" w:hAnsi="TH SarabunPSK" w:cs="TH SarabunPSK" w:hint="cs"/>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21ED13" wp14:editId="68971565">
            <wp:extent cx="2726267" cy="1464203"/>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3538" cy="1484220"/>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BEFD0C">
            <wp:extent cx="2683933" cy="1437453"/>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4403" cy="1448416"/>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7" w:name="_Ref68812732"/>
      <w:bookmarkStart w:id="78" w:name="_Toc6985467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77"/>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bookmarkEnd w:id="78"/>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79" w:name="_Ref68812845"/>
    <w:p w14:paraId="631543D2" w14:textId="2580B05E" w:rsidR="008B77EE" w:rsidRDefault="00644C96"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79"/>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10975842">
            <wp:extent cx="4178002" cy="215053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7592" cy="2176058"/>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80" w:name="_Ref68813261"/>
      <w:bookmarkStart w:id="81" w:name="_Ref68813247"/>
      <w:bookmarkStart w:id="82" w:name="_Toc6985467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80"/>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81"/>
      <w:bookmarkEnd w:id="82"/>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lastRenderedPageBreak/>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5EB581D2">
            <wp:extent cx="3844640" cy="199813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69595" cy="2011104"/>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83" w:name="_Ref68813294"/>
      <w:bookmarkStart w:id="84" w:name="_Toc69854676"/>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8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bookmarkEnd w:id="84"/>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486A4CF" w14:textId="77777777" w:rsidR="00AA5497" w:rsidRPr="002A3F73" w:rsidRDefault="00AA5497" w:rsidP="004E0B93">
      <w:pPr>
        <w:spacing w:after="0"/>
        <w:jc w:val="both"/>
        <w:rPr>
          <w:rFonts w:ascii="TH SarabunPSK" w:eastAsia="Sarabun" w:hAnsi="TH SarabunPSK" w:cs="TH SarabunPSK" w:hint="cs"/>
          <w:sz w:val="32"/>
          <w:szCs w:val="32"/>
          <w:cs/>
        </w:rPr>
      </w:pPr>
    </w:p>
    <w:p w14:paraId="25B8B533" w14:textId="30A078C0" w:rsidR="00095638" w:rsidRPr="00F4672E" w:rsidRDefault="00095638" w:rsidP="004E0B93">
      <w:pPr>
        <w:pStyle w:val="Heading3"/>
        <w:spacing w:after="0"/>
        <w:ind w:firstLine="720"/>
        <w:rPr>
          <w:rFonts w:ascii="TH SarabunPSK" w:eastAsia="Sarabun" w:hAnsi="TH SarabunPSK" w:cs="TH SarabunPSK"/>
          <w:b w:val="0"/>
          <w:bCs/>
          <w:sz w:val="36"/>
          <w:szCs w:val="36"/>
        </w:rPr>
      </w:pPr>
      <w:r w:rsidRPr="00F4672E">
        <w:rPr>
          <w:rFonts w:ascii="TH SarabunPSK" w:eastAsia="Sarabun" w:hAnsi="TH SarabunPSK" w:cs="TH SarabunPSK" w:hint="cs"/>
          <w:b w:val="0"/>
          <w:bCs/>
          <w:sz w:val="36"/>
          <w:szCs w:val="36"/>
          <w:cs/>
        </w:rPr>
        <w:lastRenderedPageBreak/>
        <w:t>3.4.3</w:t>
      </w:r>
      <w:r w:rsidR="00AA5497" w:rsidRPr="00F4672E">
        <w:rPr>
          <w:rFonts w:ascii="TH SarabunPSK" w:eastAsia="Sarabun" w:hAnsi="TH SarabunPSK" w:cs="TH SarabunPSK"/>
          <w:b w:val="0"/>
          <w:bCs/>
          <w:sz w:val="36"/>
          <w:szCs w:val="36"/>
        </w:rPr>
        <w:tab/>
      </w:r>
      <w:r w:rsidRPr="00F4672E">
        <w:rPr>
          <w:rFonts w:ascii="TH SarabunPSK" w:eastAsia="Sarabun" w:hAnsi="TH SarabunPSK" w:cs="TH SarabunPSK" w:hint="cs"/>
          <w:b w:val="0"/>
          <w:bCs/>
          <w:sz w:val="36"/>
          <w:szCs w:val="36"/>
          <w:cs/>
        </w:rPr>
        <w:t>การทดสอบระบบต้นแบบการตรวจหาชิ้นงาน</w:t>
      </w:r>
    </w:p>
    <w:p w14:paraId="71879877" w14:textId="77777777" w:rsidR="00C750B1" w:rsidRPr="00C750B1" w:rsidRDefault="00C750B1" w:rsidP="004E0B93">
      <w:pPr>
        <w:spacing w:after="0"/>
      </w:pPr>
    </w:p>
    <w:p w14:paraId="3575C76A" w14:textId="119EC019" w:rsidR="00E3589D" w:rsidRPr="002A3F73" w:rsidRDefault="000C3C37" w:rsidP="00F4672E">
      <w:pPr>
        <w:spacing w:after="0"/>
        <w:ind w:firstLine="1440"/>
        <w:jc w:val="both"/>
        <w:rPr>
          <w:rFonts w:ascii="TH SarabunPSK" w:eastAsia="Sarabun" w:hAnsi="TH SarabunPSK" w:cs="TH SarabunPSK"/>
          <w:sz w:val="32"/>
          <w:szCs w:val="32"/>
          <w:cs/>
        </w:rPr>
        <w:sectPr w:rsidR="00E3589D" w:rsidRPr="002A3F73" w:rsidSect="00855E09">
          <w:pgSz w:w="12240" w:h="15840"/>
          <w:pgMar w:top="1440" w:right="1440" w:bottom="1440" w:left="2160" w:header="720" w:footer="720" w:gutter="0"/>
          <w:pgNumType w:start="1"/>
          <w:cols w:space="720"/>
          <w:docGrid w:linePitch="299"/>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0FC7498F" w:rsidR="006C24E6" w:rsidRPr="00786CBA" w:rsidRDefault="006C24E6" w:rsidP="00786CBA">
      <w:pPr>
        <w:pStyle w:val="Heading1"/>
        <w:numPr>
          <w:ilvl w:val="0"/>
          <w:numId w:val="0"/>
        </w:numPr>
        <w:jc w:val="center"/>
        <w:rPr>
          <w:rFonts w:ascii="TH SarabunPSK" w:eastAsia="Sarabun" w:hAnsi="TH SarabunPSK" w:cs="TH SarabunPSK" w:hint="cs"/>
          <w:b w:val="0"/>
          <w:bCs/>
          <w:sz w:val="40"/>
          <w:szCs w:val="40"/>
        </w:rPr>
      </w:pPr>
      <w:r w:rsidRPr="00786CBA">
        <w:rPr>
          <w:rFonts w:ascii="TH SarabunPSK" w:eastAsia="Sarabun" w:hAnsi="TH SarabunPSK" w:cs="TH SarabunPSK" w:hint="cs"/>
          <w:b w:val="0"/>
          <w:bCs/>
          <w:sz w:val="40"/>
          <w:szCs w:val="40"/>
          <w:cs/>
        </w:rPr>
        <w:lastRenderedPageBreak/>
        <w:t>บทที่ 4</w:t>
      </w:r>
    </w:p>
    <w:p w14:paraId="594AB952" w14:textId="07871873" w:rsidR="00B81713" w:rsidRDefault="006C24E6" w:rsidP="004E0B93">
      <w:pPr>
        <w:spacing w:after="0"/>
        <w:jc w:val="center"/>
        <w:rPr>
          <w:rFonts w:ascii="TH SarabunPSK" w:hAnsi="TH SarabunPSK" w:cs="TH SarabunPSK"/>
          <w:b/>
          <w:bCs/>
          <w:sz w:val="40"/>
          <w:szCs w:val="40"/>
        </w:rPr>
      </w:pPr>
      <w:bookmarkStart w:id="85" w:name="_6n694xo988qk" w:colFirst="0" w:colLast="0"/>
      <w:bookmarkEnd w:id="85"/>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61A43A59" w:rsidR="001F6939" w:rsidRDefault="00550E8F" w:rsidP="004E0B93">
      <w:pPr>
        <w:pStyle w:val="Heading2"/>
        <w:rPr>
          <w:rFonts w:ascii="TH SarabunPSK" w:hAnsi="TH SarabunPSK" w:cs="TH SarabunPSK"/>
          <w:b w:val="0"/>
          <w:bCs/>
          <w:sz w:val="36"/>
          <w:szCs w:val="36"/>
        </w:rPr>
      </w:pPr>
      <w:bookmarkStart w:id="86" w:name="_797opy8s16fz" w:colFirst="0" w:colLast="0"/>
      <w:bookmarkEnd w:id="86"/>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001F1B6B">
        <w:rPr>
          <w:rFonts w:ascii="TH SarabunPSK" w:hAnsi="TH SarabunPSK" w:cs="TH SarabunPSK"/>
          <w:b w:val="0"/>
          <w:bCs/>
          <w:sz w:val="36"/>
          <w:szCs w:val="36"/>
        </w:rPr>
        <w:tab/>
      </w:r>
      <w:r w:rsidRPr="00550E8F">
        <w:rPr>
          <w:rFonts w:ascii="TH SarabunPSK" w:hAnsi="TH SarabunPSK" w:cs="TH SarabunPSK" w:hint="cs"/>
          <w:b w:val="0"/>
          <w:bCs/>
          <w:sz w:val="36"/>
          <w:szCs w:val="36"/>
          <w:cs/>
        </w:rPr>
        <w:t>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461850">
      <w:pPr>
        <w:spacing w:after="0"/>
        <w:ind w:firstLine="720"/>
        <w:jc w:val="thaiDistribute"/>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8BBFE28" w:rsidR="006E33C0" w:rsidRPr="007B5C01" w:rsidRDefault="006E33C0" w:rsidP="003C1CEE">
      <w:pPr>
        <w:pStyle w:val="Heading3"/>
        <w:spacing w:after="0"/>
        <w:ind w:firstLine="720"/>
        <w:rPr>
          <w:rFonts w:ascii="TH SarabunPSK" w:hAnsi="TH SarabunPSK" w:cs="TH SarabunPSK"/>
          <w:b w:val="0"/>
          <w:bCs/>
          <w:sz w:val="36"/>
          <w:szCs w:val="36"/>
        </w:rPr>
      </w:pPr>
      <w:r w:rsidRPr="007B5C01">
        <w:rPr>
          <w:rFonts w:ascii="TH SarabunPSK" w:hAnsi="TH SarabunPSK" w:cs="TH SarabunPSK" w:hint="cs"/>
          <w:sz w:val="36"/>
          <w:szCs w:val="36"/>
        </w:rPr>
        <w:t>4.1.</w:t>
      </w:r>
      <w:r w:rsidRPr="007B5C01">
        <w:rPr>
          <w:rFonts w:ascii="TH SarabunPSK" w:hAnsi="TH SarabunPSK" w:cs="TH SarabunPSK" w:hint="cs"/>
          <w:b w:val="0"/>
          <w:bCs/>
          <w:sz w:val="36"/>
          <w:szCs w:val="36"/>
          <w:cs/>
        </w:rPr>
        <w:t>1</w:t>
      </w:r>
      <w:r w:rsidR="001F1B6B" w:rsidRPr="007B5C01">
        <w:rPr>
          <w:rFonts w:ascii="TH SarabunPSK" w:hAnsi="TH SarabunPSK" w:cs="TH SarabunPSK"/>
          <w:b w:val="0"/>
          <w:bCs/>
          <w:sz w:val="36"/>
          <w:szCs w:val="36"/>
        </w:rPr>
        <w:tab/>
      </w:r>
      <w:r w:rsidRPr="007B5C01">
        <w:rPr>
          <w:rFonts w:ascii="TH SarabunPSK" w:hAnsi="TH SarabunPSK" w:cs="TH SarabunPSK" w:hint="cs"/>
          <w:b w:val="0"/>
          <w:bCs/>
          <w:sz w:val="36"/>
          <w:szCs w:val="36"/>
          <w:cs/>
        </w:rPr>
        <w:t>การ</w:t>
      </w:r>
      <w:r w:rsidR="006C1B8B" w:rsidRPr="007B5C01">
        <w:rPr>
          <w:rFonts w:ascii="TH SarabunPSK" w:hAnsi="TH SarabunPSK" w:cs="TH SarabunPSK" w:hint="cs"/>
          <w:b w:val="0"/>
          <w:bCs/>
          <w:sz w:val="36"/>
          <w:szCs w:val="36"/>
          <w:cs/>
        </w:rPr>
        <w:t>ร</w:t>
      </w:r>
      <w:r w:rsidRPr="007B5C01">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1F1B6B">
      <w:pPr>
        <w:spacing w:after="0"/>
        <w:ind w:firstLine="144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87" w:name="_Ref68820198"/>
      <w:bookmarkStart w:id="88" w:name="_Toc69854677"/>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87"/>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bookmarkEnd w:id="88"/>
    </w:p>
    <w:p w14:paraId="32E89E9F" w14:textId="77777777" w:rsidR="00D732D9" w:rsidRPr="00D732D9" w:rsidRDefault="00D732D9" w:rsidP="004E0B93">
      <w:pPr>
        <w:spacing w:after="0"/>
      </w:pPr>
    </w:p>
    <w:p w14:paraId="4E38A8B7" w14:textId="101C429E" w:rsidR="007201A1" w:rsidRDefault="007201A1" w:rsidP="00461850">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20521F32">
            <wp:extent cx="3386455" cy="1778000"/>
            <wp:effectExtent l="0" t="0" r="4445" b="1270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bookmarkStart w:id="89" w:name="_Toc69854678"/>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bookmarkEnd w:id="89"/>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DF9A79C">
            <wp:extent cx="3598334" cy="2218267"/>
            <wp:effectExtent l="0" t="0" r="2540" b="10795"/>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rFonts w:ascii="TH SarabunPSK" w:eastAsia="Sarabun" w:hAnsi="TH SarabunPSK" w:cs="TH SarabunPSK"/>
          <w:color w:val="000000" w:themeColor="text1"/>
          <w:sz w:val="32"/>
          <w:szCs w:val="32"/>
        </w:rPr>
        <w:br w:type="textWrapping" w:clear="all"/>
      </w:r>
      <w:bookmarkStart w:id="90" w:name="_Ref68820218"/>
    </w:p>
    <w:p w14:paraId="0296391F" w14:textId="4C44B90F" w:rsidR="0093277B" w:rsidRPr="0093277B" w:rsidRDefault="0093277B" w:rsidP="007B5C01">
      <w:pPr>
        <w:pStyle w:val="Caption"/>
        <w:tabs>
          <w:tab w:val="left" w:pos="990"/>
        </w:tabs>
        <w:spacing w:after="0"/>
        <w:ind w:left="1260" w:hanging="990"/>
        <w:rPr>
          <w:rFonts w:ascii="TH SarabunPSK" w:eastAsia="Sarabun" w:hAnsi="TH SarabunPSK" w:cs="TH SarabunPSK"/>
          <w:i w:val="0"/>
          <w:iCs w:val="0"/>
          <w:color w:val="000000" w:themeColor="text1"/>
          <w:sz w:val="32"/>
          <w:szCs w:val="32"/>
        </w:rPr>
      </w:pPr>
      <w:bookmarkStart w:id="91" w:name="_Toc6985467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0"/>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bookmarkEnd w:id="91"/>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1ACA073B" w:rsidR="00550E8F" w:rsidRDefault="006E33C0" w:rsidP="007B5C01">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b w:val="0"/>
          <w:bCs/>
          <w:sz w:val="36"/>
          <w:szCs w:val="36"/>
          <w:cs/>
        </w:rPr>
        <w:t>4.1.2</w:t>
      </w:r>
      <w:r w:rsidR="001F1B6B">
        <w:rPr>
          <w:rFonts w:ascii="TH SarabunPSK" w:hAnsi="TH SarabunPSK" w:cs="TH SarabunPSK"/>
          <w:b w:val="0"/>
          <w:bCs/>
          <w:sz w:val="36"/>
          <w:szCs w:val="36"/>
        </w:rPr>
        <w:tab/>
      </w:r>
      <w:r w:rsidRPr="006E33C0">
        <w:rPr>
          <w:rFonts w:ascii="TH SarabunPSK" w:hAnsi="TH SarabunPSK" w:cs="TH SarabunPSK" w:hint="cs"/>
          <w:b w:val="0"/>
          <w:bCs/>
          <w:sz w:val="36"/>
          <w:szCs w:val="36"/>
          <w:cs/>
        </w:rPr>
        <w:t>การประมวลผลข้อมูลจากกล้องถ่ายภาพความลึก</w:t>
      </w:r>
    </w:p>
    <w:p w14:paraId="13BF935A" w14:textId="77777777" w:rsidR="0002249B" w:rsidRPr="0002249B" w:rsidRDefault="0002249B" w:rsidP="004E0B93">
      <w:pPr>
        <w:spacing w:after="0"/>
      </w:pPr>
    </w:p>
    <w:p w14:paraId="7BA0A281" w14:textId="52D1D508" w:rsidR="00FB1BF7" w:rsidRDefault="00B17723" w:rsidP="007B5C01">
      <w:pPr>
        <w:spacing w:after="0"/>
        <w:ind w:firstLine="144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2DAA398" w:rsidR="000F4BB3" w:rsidRDefault="000F4BB3" w:rsidP="004E0B93">
      <w:pPr>
        <w:spacing w:after="0"/>
        <w:ind w:firstLine="720"/>
        <w:jc w:val="thaiDistribute"/>
        <w:rPr>
          <w:rFonts w:ascii="TH SarabunPSK" w:hAnsi="TH SarabunPSK" w:cs="TH SarabunPSK"/>
          <w:sz w:val="32"/>
          <w:szCs w:val="32"/>
        </w:rPr>
      </w:pPr>
    </w:p>
    <w:p w14:paraId="48C30012" w14:textId="7BE68422" w:rsidR="001F1B6B" w:rsidRDefault="001F1B6B" w:rsidP="004E0B93">
      <w:pPr>
        <w:spacing w:after="0"/>
        <w:ind w:firstLine="720"/>
        <w:jc w:val="thaiDistribute"/>
        <w:rPr>
          <w:rFonts w:ascii="TH SarabunPSK" w:hAnsi="TH SarabunPSK" w:cs="TH SarabunPSK"/>
          <w:sz w:val="32"/>
          <w:szCs w:val="32"/>
        </w:rPr>
      </w:pPr>
    </w:p>
    <w:p w14:paraId="55680523" w14:textId="1299E210" w:rsidR="001F1B6B" w:rsidRDefault="001F1B6B" w:rsidP="004E0B93">
      <w:pPr>
        <w:spacing w:after="0"/>
        <w:ind w:firstLine="720"/>
        <w:jc w:val="thaiDistribute"/>
        <w:rPr>
          <w:rFonts w:ascii="TH SarabunPSK" w:hAnsi="TH SarabunPSK" w:cs="TH SarabunPSK"/>
          <w:sz w:val="32"/>
          <w:szCs w:val="32"/>
        </w:rPr>
      </w:pPr>
    </w:p>
    <w:p w14:paraId="34824B31" w14:textId="77777777" w:rsidR="001F1B6B" w:rsidRDefault="001F1B6B"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lastRenderedPageBreak/>
        <w:drawing>
          <wp:inline distT="0" distB="0" distL="0" distR="0" wp14:anchorId="31A3A475" wp14:editId="710B9806">
            <wp:extent cx="3242734" cy="168753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49709" cy="1743208"/>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drawing>
          <wp:inline distT="0" distB="0" distL="0" distR="0" wp14:anchorId="7FBAB669" wp14:editId="573D9065">
            <wp:extent cx="4411133" cy="2201334"/>
            <wp:effectExtent l="0" t="0" r="8890" b="889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92" w:name="_Ref68820235"/>
      <w:bookmarkStart w:id="93" w:name="_Toc69854680"/>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2"/>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bookmarkEnd w:id="93"/>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lastRenderedPageBreak/>
        <w:drawing>
          <wp:inline distT="0" distB="0" distL="0" distR="0" wp14:anchorId="6BBB37DF" wp14:editId="7A6077C3">
            <wp:extent cx="4064000" cy="2114060"/>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21754" cy="2144103"/>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4" w:name="_Ref68820249"/>
      <w:bookmarkStart w:id="95" w:name="_Toc698546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94"/>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bookmarkEnd w:id="95"/>
    </w:p>
    <w:p w14:paraId="3D5CA171" w14:textId="77777777" w:rsidR="0093277B" w:rsidRPr="0093277B" w:rsidRDefault="0093277B" w:rsidP="004E0B93">
      <w:pPr>
        <w:spacing w:after="0"/>
        <w:rPr>
          <w:cs/>
        </w:rPr>
      </w:pPr>
    </w:p>
    <w:p w14:paraId="08C3BF74" w14:textId="34DD2B5C"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 xml:space="preserve">นอกจากนี้ ผลจากการประมวลผลนี้เอง การ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4964FC5C">
            <wp:extent cx="5746879" cy="16510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1572" cy="1658094"/>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6" w:name="_Ref68820261"/>
      <w:bookmarkStart w:id="97" w:name="_Toc69854682"/>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9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bookmarkEnd w:id="97"/>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1F1B6B">
      <w:pPr>
        <w:spacing w:after="0"/>
        <w:jc w:val="center"/>
        <w:rPr>
          <w:rFonts w:ascii="TH SarabunPSK" w:hAnsi="TH SarabunPSK" w:cs="TH SarabunPSK"/>
          <w:sz w:val="32"/>
          <w:szCs w:val="32"/>
        </w:rPr>
      </w:pPr>
      <w:r>
        <w:rPr>
          <w:noProof/>
        </w:rPr>
        <w:drawing>
          <wp:inline distT="0" distB="0" distL="0" distR="0" wp14:anchorId="38C6641F" wp14:editId="6C5D89D8">
            <wp:extent cx="2964141" cy="1638512"/>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8543" cy="1657529"/>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60B6108"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98" w:name="_Ref68820281"/>
      <w:bookmarkStart w:id="99" w:name="_Toc69854683"/>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98"/>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bookmarkEnd w:id="99"/>
    </w:p>
    <w:p w14:paraId="02B2F627" w14:textId="77777777" w:rsidR="001C5D02" w:rsidRPr="001C5D02" w:rsidRDefault="001C5D02" w:rsidP="004E0B93">
      <w:pPr>
        <w:spacing w:after="0"/>
        <w:rPr>
          <w:rFonts w:cstheme="minorBidi"/>
        </w:rPr>
      </w:pPr>
    </w:p>
    <w:p w14:paraId="2D6ACE52" w14:textId="0C74058D" w:rsidR="00B81713" w:rsidRDefault="001D30B1" w:rsidP="004E0B93">
      <w:pPr>
        <w:pStyle w:val="Heading2"/>
        <w:rPr>
          <w:rFonts w:ascii="TH SarabunPSK" w:eastAsia="Arial Unicode MS" w:hAnsi="TH SarabunPSK" w:cs="TH SarabunPSK"/>
          <w:b w:val="0"/>
          <w:bCs/>
          <w:sz w:val="36"/>
          <w:szCs w:val="36"/>
        </w:rPr>
      </w:pPr>
      <w:bookmarkStart w:id="100" w:name="_wfjht4acalpd" w:colFirst="0" w:colLast="0"/>
      <w:bookmarkEnd w:id="100"/>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1F1B6B">
        <w:rPr>
          <w:rFonts w:ascii="TH SarabunPSK" w:eastAsia="Arial Unicode MS" w:hAnsi="TH SarabunPSK" w:cs="TH SarabunPSK"/>
          <w:b w:val="0"/>
          <w:bCs/>
          <w:sz w:val="36"/>
          <w:szCs w:val="36"/>
        </w:rPr>
        <w:tab/>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275922B1"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F1B6B">
        <w:rPr>
          <w:rFonts w:ascii="TH SarabunPSK" w:hAnsi="TH SarabunPSK" w:cs="TH SarabunPSK"/>
          <w:b w:val="0"/>
          <w:bCs/>
          <w:sz w:val="36"/>
          <w:szCs w:val="36"/>
        </w:rPr>
        <w:tab/>
      </w:r>
      <w:r w:rsidRPr="00C01E33">
        <w:rPr>
          <w:rFonts w:ascii="TH SarabunPSK" w:hAnsi="TH SarabunPSK" w:cs="TH SarabunPSK" w:hint="cs"/>
          <w:b w:val="0"/>
          <w:bCs/>
          <w:sz w:val="36"/>
          <w:szCs w:val="36"/>
          <w:cs/>
        </w:rPr>
        <w:t>ผลการทดสอบเพื่อการตรวจหาชิ้นงาน 1 ชิ้น</w:t>
      </w:r>
    </w:p>
    <w:p w14:paraId="225914EB" w14:textId="77777777" w:rsidR="00A635BD" w:rsidRPr="00A635BD" w:rsidRDefault="00A635BD" w:rsidP="004E0B93">
      <w:pPr>
        <w:spacing w:after="0"/>
      </w:pPr>
    </w:p>
    <w:p w14:paraId="21133DC9" w14:textId="3A62BFF0" w:rsidR="00CF2397" w:rsidRDefault="00CF2397" w:rsidP="001F1B6B">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2CE9648C">
            <wp:extent cx="3368040" cy="21023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5575"/>
                    <a:stretch/>
                  </pic:blipFill>
                  <pic:spPr bwMode="auto">
                    <a:xfrm>
                      <a:off x="0" y="0"/>
                      <a:ext cx="3387708" cy="2114654"/>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101" w:name="_Ref69753165"/>
      <w:bookmarkStart w:id="102" w:name="_Toc69854684"/>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01"/>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bookmarkEnd w:id="102"/>
    </w:p>
    <w:p w14:paraId="72975418" w14:textId="77777777" w:rsidR="00D01CE6" w:rsidRPr="00D01CE6" w:rsidRDefault="00D01CE6" w:rsidP="004E0B93">
      <w:pPr>
        <w:spacing w:after="0"/>
      </w:pPr>
    </w:p>
    <w:p w14:paraId="2C202E00" w14:textId="328212CF"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4A20F4F6" w14:textId="035BACC2" w:rsidR="00CF2397" w:rsidRPr="00D01CE6" w:rsidRDefault="00CF2397" w:rsidP="002C628C">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t>4.2.2</w:t>
      </w:r>
      <w:r w:rsidR="001F1B6B">
        <w:rPr>
          <w:rFonts w:ascii="TH SarabunPSK" w:hAnsi="TH SarabunPSK" w:cs="TH SarabunPSK"/>
          <w:b w:val="0"/>
          <w:bCs/>
          <w:sz w:val="36"/>
          <w:szCs w:val="36"/>
        </w:rPr>
        <w:tab/>
      </w:r>
      <w:r w:rsidRPr="00D01CE6">
        <w:rPr>
          <w:rFonts w:ascii="TH SarabunPSK" w:hAnsi="TH SarabunPSK" w:cs="TH SarabunPSK" w:hint="cs"/>
          <w:b w:val="0"/>
          <w:bCs/>
          <w:sz w:val="36"/>
          <w:szCs w:val="36"/>
          <w:cs/>
        </w:rPr>
        <w:t>ผลการทดสอบเพื่อตรวจหาชิ้นงานมากกว่า 1 ชิ้น</w:t>
      </w:r>
    </w:p>
    <w:p w14:paraId="2295E0D7" w14:textId="77777777" w:rsidR="00D01CE6" w:rsidRPr="00D01CE6" w:rsidRDefault="00D01CE6" w:rsidP="004E0B93">
      <w:pPr>
        <w:spacing w:after="0"/>
      </w:pPr>
    </w:p>
    <w:p w14:paraId="15E24269" w14:textId="21C01A3E" w:rsidR="001244DF" w:rsidRDefault="001244DF" w:rsidP="001F1B6B">
      <w:pPr>
        <w:spacing w:after="0"/>
        <w:ind w:firstLine="1440"/>
        <w:jc w:val="thaiDistribute"/>
        <w:rPr>
          <w:rFonts w:ascii="TH SarabunPSK" w:hAnsi="TH SarabunPSK" w:cs="TH SarabunPSK"/>
          <w:sz w:val="32"/>
          <w:szCs w:val="32"/>
        </w:rPr>
      </w:pPr>
      <w:r w:rsidRPr="002A3F73">
        <w:rPr>
          <w:rFonts w:ascii="TH SarabunPSK" w:hAnsi="TH SarabunPSK" w:cs="TH SarabunPSK" w:hint="cs"/>
          <w:sz w:val="32"/>
          <w:szCs w:val="32"/>
          <w:cs/>
        </w:rPr>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61BB77F1" w14:textId="77777777" w:rsidR="008175AF" w:rsidRDefault="008175AF" w:rsidP="004E0B93">
      <w:pPr>
        <w:spacing w:after="0"/>
        <w:ind w:firstLine="720"/>
        <w:jc w:val="thaiDistribute"/>
        <w:rPr>
          <w:rFonts w:ascii="TH SarabunPSK" w:hAnsi="TH SarabunPSK" w:cs="TH SarabunPSK"/>
          <w:sz w:val="32"/>
          <w:szCs w:val="32"/>
          <w:cs/>
        </w:rPr>
      </w:pPr>
    </w:p>
    <w:p w14:paraId="26F2C1A1" w14:textId="6F7BE6D0" w:rsidR="003810AE" w:rsidRDefault="003810AE" w:rsidP="004E0B93">
      <w:pPr>
        <w:spacing w:after="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1524" cy="1715488"/>
                    </a:xfrm>
                    <a:prstGeom prst="rect">
                      <a:avLst/>
                    </a:prstGeom>
                  </pic:spPr>
                </pic:pic>
              </a:graphicData>
            </a:graphic>
          </wp:inline>
        </w:drawing>
      </w:r>
    </w:p>
    <w:p w14:paraId="7F52A455" w14:textId="77777777" w:rsidR="008B5235" w:rsidRDefault="008B5235" w:rsidP="004E0B93">
      <w:pPr>
        <w:spacing w:after="0"/>
        <w:ind w:firstLine="720"/>
        <w:jc w:val="center"/>
        <w:rPr>
          <w:rFonts w:ascii="TH SarabunPSK" w:hAnsi="TH SarabunPSK" w:cs="TH SarabunPSK"/>
          <w:sz w:val="32"/>
          <w:szCs w:val="32"/>
        </w:rPr>
      </w:pPr>
    </w:p>
    <w:p w14:paraId="28D8E2BE" w14:textId="0097CFC7" w:rsidR="00962B6E" w:rsidRDefault="00962B6E" w:rsidP="004E0B93">
      <w:pPr>
        <w:pStyle w:val="Caption"/>
        <w:spacing w:after="0"/>
        <w:jc w:val="center"/>
        <w:rPr>
          <w:rFonts w:ascii="TH SarabunPSK" w:hAnsi="TH SarabunPSK" w:cs="TH SarabunPSK"/>
          <w:i w:val="0"/>
          <w:iCs w:val="0"/>
          <w:color w:val="000000" w:themeColor="text1"/>
          <w:sz w:val="32"/>
          <w:szCs w:val="32"/>
        </w:rPr>
      </w:pPr>
      <w:bookmarkStart w:id="103" w:name="_Ref68820471"/>
      <w:bookmarkStart w:id="104" w:name="_Toc69854685"/>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103"/>
      <w:r w:rsidRPr="00962B6E">
        <w:rPr>
          <w:rFonts w:ascii="TH SarabunPSK" w:hAnsi="TH SarabunPSK" w:cs="TH SarabunPSK" w:hint="cs"/>
          <w:i w:val="0"/>
          <w:iCs w:val="0"/>
          <w:color w:val="000000" w:themeColor="text1"/>
          <w:sz w:val="32"/>
          <w:szCs w:val="32"/>
          <w:cs/>
        </w:rPr>
        <w:t xml:space="preserve"> ผลการตรวจหาชิ้นงานพบ</w:t>
      </w:r>
      <w:r w:rsidR="00132E93">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bookmarkEnd w:id="104"/>
    </w:p>
    <w:p w14:paraId="2CD75549" w14:textId="77777777" w:rsidR="008175AF" w:rsidRPr="008175AF" w:rsidRDefault="008175AF" w:rsidP="004E0B93">
      <w:pPr>
        <w:spacing w:after="0"/>
        <w:rPr>
          <w:rFonts w:cstheme="minorBidi"/>
        </w:rPr>
      </w:pPr>
    </w:p>
    <w:p w14:paraId="254FBF0E" w14:textId="12BFEBB3"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67C1E4FA" w14:textId="77777777" w:rsidR="008A59FA" w:rsidRDefault="008A59FA" w:rsidP="004E0B93">
      <w:pPr>
        <w:spacing w:after="0"/>
        <w:ind w:firstLine="720"/>
        <w:jc w:val="thaiDistribute"/>
        <w:rPr>
          <w:rFonts w:ascii="TH SarabunPSK" w:hAnsi="TH SarabunPSK" w:cs="TH SarabunPSK"/>
          <w:sz w:val="32"/>
          <w:szCs w:val="32"/>
        </w:rPr>
      </w:pPr>
    </w:p>
    <w:p w14:paraId="3676BACA" w14:textId="147A3872" w:rsidR="003810AE" w:rsidRDefault="003810AE" w:rsidP="004E0B93">
      <w:pPr>
        <w:spacing w:after="0"/>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0411" cy="1634350"/>
                    </a:xfrm>
                    <a:prstGeom prst="rect">
                      <a:avLst/>
                    </a:prstGeom>
                  </pic:spPr>
                </pic:pic>
              </a:graphicData>
            </a:graphic>
          </wp:inline>
        </w:drawing>
      </w:r>
    </w:p>
    <w:p w14:paraId="2FD416ED" w14:textId="77777777" w:rsidR="008A59FA" w:rsidRPr="002A3F73" w:rsidRDefault="008A59FA" w:rsidP="004E0B93">
      <w:pPr>
        <w:spacing w:after="0"/>
        <w:ind w:firstLine="720"/>
        <w:jc w:val="thaiDistribute"/>
        <w:rPr>
          <w:rFonts w:ascii="TH SarabunPSK" w:hAnsi="TH SarabunPSK" w:cs="TH SarabunPSK"/>
          <w:sz w:val="32"/>
          <w:szCs w:val="32"/>
        </w:rPr>
      </w:pPr>
    </w:p>
    <w:p w14:paraId="61049022" w14:textId="76804DB3" w:rsidR="004B38E3" w:rsidRDefault="004B38E3" w:rsidP="004E0B93">
      <w:pPr>
        <w:pStyle w:val="Caption"/>
        <w:spacing w:after="0"/>
        <w:jc w:val="center"/>
        <w:rPr>
          <w:rFonts w:ascii="TH SarabunPSK" w:hAnsi="TH SarabunPSK" w:cs="TH SarabunPSK"/>
          <w:i w:val="0"/>
          <w:iCs w:val="0"/>
          <w:color w:val="000000" w:themeColor="text1"/>
          <w:sz w:val="32"/>
          <w:szCs w:val="32"/>
        </w:rPr>
      </w:pPr>
      <w:bookmarkStart w:id="105" w:name="_Ref68971742"/>
      <w:bookmarkStart w:id="106" w:name="_Toc69854686"/>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105"/>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bookmarkEnd w:id="106"/>
    </w:p>
    <w:p w14:paraId="3331B06F" w14:textId="77777777" w:rsidR="008A59FA" w:rsidRPr="008A59FA" w:rsidRDefault="008A59FA" w:rsidP="004E0B93">
      <w:pPr>
        <w:spacing w:after="0"/>
      </w:pPr>
    </w:p>
    <w:p w14:paraId="57B5934E" w14:textId="6F4A8156"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50B68F" w14:textId="5243B1FD" w:rsidR="00256755" w:rsidRDefault="00256755" w:rsidP="004E0B93">
      <w:pPr>
        <w:spacing w:after="0"/>
        <w:ind w:firstLine="720"/>
        <w:rPr>
          <w:rFonts w:ascii="TH SarabunPSK" w:hAnsi="TH SarabunPSK" w:cs="TH SarabunPSK"/>
          <w:sz w:val="32"/>
          <w:szCs w:val="32"/>
        </w:rPr>
      </w:pPr>
    </w:p>
    <w:p w14:paraId="0A1027E8" w14:textId="28D79F76" w:rsidR="002165F6" w:rsidRDefault="002165F6" w:rsidP="004E0B93">
      <w:pPr>
        <w:spacing w:after="0"/>
        <w:ind w:firstLine="720"/>
        <w:rPr>
          <w:rFonts w:ascii="TH SarabunPSK" w:hAnsi="TH SarabunPSK" w:cs="TH SarabunPSK"/>
          <w:sz w:val="32"/>
          <w:szCs w:val="32"/>
        </w:rPr>
      </w:pPr>
    </w:p>
    <w:p w14:paraId="730D43D6" w14:textId="007A18B8" w:rsidR="002165F6" w:rsidRDefault="002165F6" w:rsidP="004E0B93">
      <w:pPr>
        <w:spacing w:after="0"/>
        <w:ind w:firstLine="720"/>
        <w:rPr>
          <w:rFonts w:ascii="TH SarabunPSK" w:hAnsi="TH SarabunPSK" w:cs="TH SarabunPSK"/>
          <w:sz w:val="32"/>
          <w:szCs w:val="32"/>
        </w:rPr>
      </w:pPr>
    </w:p>
    <w:p w14:paraId="6713049D" w14:textId="77777777" w:rsidR="002165F6" w:rsidRPr="00F11F69" w:rsidRDefault="002165F6" w:rsidP="004E0B93">
      <w:pPr>
        <w:spacing w:after="0"/>
        <w:ind w:firstLine="720"/>
        <w:rPr>
          <w:rFonts w:ascii="TH SarabunPSK" w:hAnsi="TH SarabunPSK" w:cs="TH SarabunPSK" w:hint="cs"/>
          <w:sz w:val="32"/>
          <w:szCs w:val="32"/>
        </w:rPr>
      </w:pPr>
    </w:p>
    <w:p w14:paraId="1893C1DE" w14:textId="16FD1D1B" w:rsidR="0004312B" w:rsidRDefault="0004312B" w:rsidP="004E0B93">
      <w:pPr>
        <w:pStyle w:val="Caption"/>
        <w:spacing w:after="0"/>
        <w:rPr>
          <w:rFonts w:ascii="TH SarabunPSK" w:hAnsi="TH SarabunPSK" w:cs="TH SarabunPSK"/>
          <w:i w:val="0"/>
          <w:iCs w:val="0"/>
          <w:color w:val="000000" w:themeColor="text1"/>
          <w:sz w:val="32"/>
          <w:szCs w:val="32"/>
        </w:rPr>
      </w:pPr>
      <w:bookmarkStart w:id="107" w:name="_Ref68879823"/>
      <w:bookmarkStart w:id="108" w:name="_Ref68821169"/>
      <w:bookmarkStart w:id="109" w:name="_Toc69854906"/>
      <w:bookmarkStart w:id="110" w:name="_Toc69854969"/>
      <w:r w:rsidRPr="00275A4E">
        <w:rPr>
          <w:rFonts w:ascii="TH SarabunPSK" w:hAnsi="TH SarabunPSK" w:cs="TH SarabunPSK" w:hint="cs"/>
          <w:color w:val="000000" w:themeColor="text1"/>
          <w:sz w:val="32"/>
          <w:szCs w:val="32"/>
          <w:cs/>
        </w:rPr>
        <w:lastRenderedPageBreak/>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107"/>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108"/>
      <w:bookmarkEnd w:id="109"/>
      <w:bookmarkEnd w:id="110"/>
    </w:p>
    <w:p w14:paraId="07524D15" w14:textId="77777777" w:rsidR="00256755" w:rsidRPr="00256755" w:rsidRDefault="00256755" w:rsidP="004E0B93">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E0B9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06454130" w:rsidR="004B38E3" w:rsidRDefault="004B38E3" w:rsidP="004E0B93">
      <w:pPr>
        <w:spacing w:after="0"/>
        <w:rPr>
          <w:rFonts w:cstheme="minorBidi"/>
        </w:rPr>
      </w:pPr>
      <w:bookmarkStart w:id="111" w:name="_xtvsls1xu422" w:colFirst="0" w:colLast="0"/>
      <w:bookmarkEnd w:id="111"/>
    </w:p>
    <w:p w14:paraId="29E2703B" w14:textId="77777777" w:rsidR="00256755" w:rsidRPr="004B38E3" w:rsidRDefault="00256755" w:rsidP="004E0B93">
      <w:pPr>
        <w:spacing w:after="0"/>
        <w:rPr>
          <w:rFonts w:cstheme="minorBidi"/>
        </w:rPr>
      </w:pPr>
    </w:p>
    <w:p w14:paraId="2C18D2F5" w14:textId="79D9AFCA"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1F1B6B">
        <w:rPr>
          <w:rFonts w:ascii="TH SarabunPSK" w:eastAsia="Arial Unicode MS" w:hAnsi="TH SarabunPSK" w:cs="TH SarabunPSK"/>
          <w:sz w:val="36"/>
          <w:szCs w:val="36"/>
        </w:rPr>
        <w:tab/>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5A141A34"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w:t>
      </w:r>
      <w:r w:rsidR="001F1B6B">
        <w:rPr>
          <w:rFonts w:ascii="TH SarabunPSK" w:hAnsi="TH SarabunPSK" w:cs="TH SarabunPSK"/>
          <w:b w:val="0"/>
          <w:bCs/>
          <w:sz w:val="36"/>
          <w:szCs w:val="36"/>
        </w:rPr>
        <w:tab/>
      </w:r>
      <w:r w:rsidRPr="0041694A">
        <w:rPr>
          <w:rFonts w:ascii="TH SarabunPSK" w:hAnsi="TH SarabunPSK" w:cs="TH SarabunPSK" w:hint="cs"/>
          <w:b w:val="0"/>
          <w:bCs/>
          <w:sz w:val="36"/>
          <w:szCs w:val="36"/>
          <w:cs/>
        </w:rPr>
        <w:t>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9FCC6BA" w14:textId="1E86F98F" w:rsidR="005845ED" w:rsidRDefault="005845ED" w:rsidP="001F1B6B">
      <w:pPr>
        <w:spacing w:after="0"/>
        <w:ind w:firstLine="144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B20ACC1" w14:textId="3C946073" w:rsidR="005A5DC5" w:rsidRDefault="005A5DC5" w:rsidP="004E0B93">
      <w:pPr>
        <w:spacing w:after="0"/>
        <w:ind w:firstLine="720"/>
        <w:jc w:val="both"/>
        <w:rPr>
          <w:rFonts w:ascii="TH SarabunPSK" w:hAnsi="TH SarabunPSK" w:cs="TH SarabunPSK"/>
          <w:sz w:val="32"/>
          <w:szCs w:val="32"/>
        </w:rPr>
      </w:pPr>
    </w:p>
    <w:p w14:paraId="2344E1EA" w14:textId="5C3D125B" w:rsidR="002165F6" w:rsidRDefault="002165F6" w:rsidP="004E0B93">
      <w:pPr>
        <w:spacing w:after="0"/>
        <w:ind w:firstLine="720"/>
        <w:jc w:val="both"/>
        <w:rPr>
          <w:rFonts w:ascii="TH SarabunPSK" w:hAnsi="TH SarabunPSK" w:cs="TH SarabunPSK"/>
          <w:sz w:val="32"/>
          <w:szCs w:val="32"/>
        </w:rPr>
      </w:pPr>
    </w:p>
    <w:p w14:paraId="2DF624B8" w14:textId="77777777" w:rsidR="002165F6" w:rsidRDefault="002165F6" w:rsidP="004E0B93">
      <w:pPr>
        <w:spacing w:after="0"/>
        <w:ind w:firstLine="720"/>
        <w:jc w:val="both"/>
        <w:rPr>
          <w:rFonts w:ascii="TH SarabunPSK" w:hAnsi="TH SarabunPSK" w:cs="TH SarabunPSK" w:hint="cs"/>
          <w:sz w:val="32"/>
          <w:szCs w:val="32"/>
        </w:rPr>
      </w:pPr>
    </w:p>
    <w:p w14:paraId="3814DCA8" w14:textId="16A977E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lastRenderedPageBreak/>
        <w:t>4.3.</w:t>
      </w:r>
      <w:r>
        <w:rPr>
          <w:rFonts w:ascii="TH SarabunPSK" w:hAnsi="TH SarabunPSK" w:cs="TH SarabunPSK"/>
          <w:sz w:val="36"/>
          <w:szCs w:val="36"/>
        </w:rPr>
        <w:t>2</w:t>
      </w:r>
      <w:r w:rsidR="001F1B6B">
        <w:rPr>
          <w:rFonts w:ascii="TH SarabunPSK" w:hAnsi="TH SarabunPSK" w:cs="TH SarabunPSK"/>
          <w:b w:val="0"/>
          <w:bCs/>
          <w:sz w:val="36"/>
          <w:szCs w:val="36"/>
        </w:rPr>
        <w:tab/>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1F1B6B">
      <w:pPr>
        <w:spacing w:after="0"/>
        <w:ind w:firstLine="144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0CC76173"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00697EBA">
        <w:rPr>
          <w:rFonts w:ascii="TH SarabunPSK" w:hAnsi="TH SarabunPSK" w:cs="TH SarabunPSK"/>
          <w:b w:val="0"/>
          <w:bCs/>
          <w:sz w:val="36"/>
          <w:szCs w:val="36"/>
        </w:rPr>
        <w:tab/>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697EBA">
      <w:pPr>
        <w:spacing w:after="0"/>
        <w:ind w:firstLine="144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4E0B93">
      <w:pPr>
        <w:spacing w:after="0"/>
        <w:ind w:firstLine="720"/>
        <w:jc w:val="thaiDistribute"/>
        <w:rPr>
          <w:rFonts w:ascii="TH SarabunPSK" w:hAnsi="TH SarabunPSK" w:cs="TH SarabunPSK"/>
          <w:sz w:val="32"/>
          <w:szCs w:val="32"/>
        </w:rPr>
      </w:pPr>
    </w:p>
    <w:p w14:paraId="2C145ED6" w14:textId="5396F25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112" w:name="_46w5tqnjtr1d" w:colFirst="0" w:colLast="0"/>
      <w:bookmarkEnd w:id="112"/>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00697EBA">
        <w:rPr>
          <w:rFonts w:ascii="TH SarabunPSK" w:eastAsia="Arial Unicode MS" w:hAnsi="TH SarabunPSK" w:cs="TH SarabunPSK"/>
          <w:b w:val="0"/>
          <w:bCs/>
          <w:sz w:val="36"/>
          <w:szCs w:val="36"/>
        </w:rPr>
        <w:tab/>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proofErr w:type="gramStart"/>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roofErr w:type="gramEnd"/>
    </w:p>
    <w:p w14:paraId="5F638823" w14:textId="77777777" w:rsidR="00B309E6" w:rsidRPr="00B309E6" w:rsidRDefault="00B309E6" w:rsidP="004E0B93">
      <w:pPr>
        <w:spacing w:after="0"/>
        <w:rPr>
          <w:cs/>
        </w:rPr>
      </w:pPr>
    </w:p>
    <w:p w14:paraId="080716F9" w14:textId="7DA7CB5F" w:rsidR="00767453" w:rsidRDefault="006E33C0" w:rsidP="00697EBA">
      <w:pPr>
        <w:spacing w:after="0"/>
        <w:ind w:firstLine="144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ที่มีการใช้งาน มิได้มีการ</w:t>
      </w:r>
      <w:r w:rsidRPr="002A3F73">
        <w:rPr>
          <w:rFonts w:ascii="TH SarabunPSK" w:eastAsia="Arial Unicode MS" w:hAnsi="TH SarabunPSK" w:cs="TH SarabunPSK" w:hint="cs"/>
          <w:b/>
          <w:sz w:val="32"/>
          <w:szCs w:val="32"/>
          <w:cs/>
        </w:rPr>
        <w:lastRenderedPageBreak/>
        <w:t xml:space="preserve">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6E7E88E1"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113" w:name="_jrvfwlizmopd" w:colFirst="0" w:colLast="0"/>
      <w:bookmarkEnd w:id="113"/>
      <w:r w:rsidR="00C03614" w:rsidRPr="00925C70">
        <w:rPr>
          <w:rFonts w:ascii="TH SarabunPSK" w:hAnsi="TH SarabunPSK" w:cs="TH SarabunPSK"/>
          <w:sz w:val="36"/>
          <w:szCs w:val="36"/>
        </w:rPr>
        <w:t>5</w:t>
      </w:r>
      <w:r w:rsidR="00697EBA">
        <w:rPr>
          <w:rFonts w:ascii="TH SarabunPSK" w:hAnsi="TH SarabunPSK" w:cs="TH SarabunPSK"/>
          <w:b w:val="0"/>
          <w:bCs/>
          <w:sz w:val="36"/>
          <w:szCs w:val="36"/>
        </w:rPr>
        <w:tab/>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697EBA">
      <w:pPr>
        <w:spacing w:after="0"/>
        <w:ind w:firstLine="144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1035823D" w14:textId="56EB83C1" w:rsidR="00C94B15" w:rsidRDefault="00C94B15" w:rsidP="004E0B93">
      <w:pPr>
        <w:spacing w:after="0"/>
        <w:ind w:firstLine="720"/>
        <w:jc w:val="thaiDistribute"/>
        <w:rPr>
          <w:rFonts w:ascii="TH SarabunPSK" w:hAnsi="TH SarabunPSK" w:cs="TH SarabunPSK"/>
          <w:sz w:val="32"/>
          <w:szCs w:val="32"/>
        </w:rPr>
      </w:pPr>
    </w:p>
    <w:p w14:paraId="242A65F2" w14:textId="0995BECC" w:rsidR="002165F6" w:rsidRDefault="002165F6" w:rsidP="004E0B93">
      <w:pPr>
        <w:spacing w:after="0"/>
        <w:ind w:firstLine="720"/>
        <w:jc w:val="thaiDistribute"/>
        <w:rPr>
          <w:rFonts w:ascii="TH SarabunPSK" w:hAnsi="TH SarabunPSK" w:cs="TH SarabunPSK"/>
          <w:sz w:val="32"/>
          <w:szCs w:val="32"/>
        </w:rPr>
      </w:pPr>
    </w:p>
    <w:p w14:paraId="50C54F55" w14:textId="069E8FAC" w:rsidR="002165F6" w:rsidRDefault="002165F6" w:rsidP="004E0B93">
      <w:pPr>
        <w:spacing w:after="0"/>
        <w:ind w:firstLine="720"/>
        <w:jc w:val="thaiDistribute"/>
        <w:rPr>
          <w:rFonts w:ascii="TH SarabunPSK" w:hAnsi="TH SarabunPSK" w:cs="TH SarabunPSK"/>
          <w:sz w:val="32"/>
          <w:szCs w:val="32"/>
        </w:rPr>
      </w:pPr>
    </w:p>
    <w:p w14:paraId="0BFA6E9D" w14:textId="568270DD" w:rsidR="002165F6" w:rsidRDefault="002165F6" w:rsidP="004E0B93">
      <w:pPr>
        <w:spacing w:after="0"/>
        <w:ind w:firstLine="720"/>
        <w:jc w:val="thaiDistribute"/>
        <w:rPr>
          <w:rFonts w:ascii="TH SarabunPSK" w:hAnsi="TH SarabunPSK" w:cs="TH SarabunPSK"/>
          <w:sz w:val="32"/>
          <w:szCs w:val="32"/>
        </w:rPr>
      </w:pPr>
    </w:p>
    <w:p w14:paraId="6530BFA6" w14:textId="7173E3E4" w:rsidR="002165F6" w:rsidRDefault="002165F6" w:rsidP="004E0B93">
      <w:pPr>
        <w:spacing w:after="0"/>
        <w:ind w:firstLine="720"/>
        <w:jc w:val="thaiDistribute"/>
        <w:rPr>
          <w:rFonts w:ascii="TH SarabunPSK" w:hAnsi="TH SarabunPSK" w:cs="TH SarabunPSK"/>
          <w:sz w:val="32"/>
          <w:szCs w:val="32"/>
        </w:rPr>
      </w:pPr>
    </w:p>
    <w:p w14:paraId="05FA9AB1" w14:textId="5A505BC6" w:rsidR="002165F6" w:rsidRDefault="002165F6" w:rsidP="004E0B93">
      <w:pPr>
        <w:spacing w:after="0"/>
        <w:ind w:firstLine="720"/>
        <w:jc w:val="thaiDistribute"/>
        <w:rPr>
          <w:rFonts w:ascii="TH SarabunPSK" w:hAnsi="TH SarabunPSK" w:cs="TH SarabunPSK"/>
          <w:sz w:val="32"/>
          <w:szCs w:val="32"/>
        </w:rPr>
      </w:pPr>
    </w:p>
    <w:p w14:paraId="57DDAD45" w14:textId="77777777" w:rsidR="002165F6" w:rsidRPr="00107084" w:rsidRDefault="002165F6" w:rsidP="004E0B93">
      <w:pPr>
        <w:spacing w:after="0"/>
        <w:ind w:firstLine="720"/>
        <w:jc w:val="thaiDistribute"/>
        <w:rPr>
          <w:rFonts w:ascii="TH SarabunPSK" w:hAnsi="TH SarabunPSK" w:cs="TH SarabunPSK" w:hint="cs"/>
          <w:sz w:val="32"/>
          <w:szCs w:val="32"/>
        </w:rPr>
      </w:pPr>
    </w:p>
    <w:p w14:paraId="68FD48CA" w14:textId="4356E8D7" w:rsidR="00E3589D" w:rsidRDefault="0023282E" w:rsidP="004E0B93">
      <w:pPr>
        <w:pStyle w:val="Caption"/>
        <w:spacing w:after="0"/>
        <w:rPr>
          <w:rFonts w:ascii="TH SarabunPSK" w:hAnsi="TH SarabunPSK" w:cs="TH SarabunPSK"/>
          <w:i w:val="0"/>
          <w:iCs w:val="0"/>
          <w:color w:val="000000" w:themeColor="text1"/>
          <w:sz w:val="32"/>
          <w:szCs w:val="32"/>
        </w:rPr>
      </w:pPr>
      <w:bookmarkStart w:id="114" w:name="_Ref69565032"/>
      <w:bookmarkStart w:id="115" w:name="_Toc69854907"/>
      <w:bookmarkStart w:id="116" w:name="_Toc69854970"/>
      <w:r w:rsidRPr="0023282E">
        <w:rPr>
          <w:rFonts w:ascii="TH SarabunPSK" w:hAnsi="TH SarabunPSK" w:cs="TH SarabunPSK" w:hint="cs"/>
          <w:color w:val="000000" w:themeColor="text1"/>
          <w:sz w:val="32"/>
          <w:szCs w:val="32"/>
          <w:cs/>
        </w:rPr>
        <w:lastRenderedPageBreak/>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114"/>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bookmarkEnd w:id="115"/>
      <w:bookmarkEnd w:id="116"/>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717"/>
        <w:gridCol w:w="2923"/>
        <w:gridCol w:w="2990"/>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9EA69D8" w:rsidR="00107084" w:rsidRPr="00E63FC5" w:rsidRDefault="00107084" w:rsidP="004E0B93">
      <w:pPr>
        <w:spacing w:after="0"/>
        <w:ind w:firstLine="720"/>
        <w:jc w:val="thaiDistribute"/>
        <w:rPr>
          <w:rFonts w:ascii="TH SarabunPSK" w:hAnsi="TH SarabunPSK" w:cs="TH SarabunPSK"/>
          <w:sz w:val="32"/>
          <w:szCs w:val="32"/>
          <w:cs/>
        </w:rPr>
        <w:sectPr w:rsidR="00107084" w:rsidRPr="00E63FC5" w:rsidSect="00855E09">
          <w:pgSz w:w="12240" w:h="15840"/>
          <w:pgMar w:top="1440" w:right="1440" w:bottom="1440" w:left="2160" w:header="720" w:footer="720" w:gutter="0"/>
          <w:pgNumType w:start="1"/>
          <w:cols w:space="720"/>
          <w:docGrid w:linePitch="299"/>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เวอร์ชั</w:t>
      </w:r>
      <w:r w:rsidR="00AD2CC1">
        <w:rPr>
          <w:rFonts w:ascii="TH SarabunPSK" w:hAnsi="TH SarabunPSK" w:cs="TH SarabunPSK" w:hint="cs"/>
          <w:sz w:val="32"/>
          <w:szCs w:val="32"/>
          <w:cs/>
        </w:rPr>
        <w:t>่</w:t>
      </w:r>
      <w:r>
        <w:rPr>
          <w:rFonts w:ascii="TH SarabunPSK" w:hAnsi="TH SarabunPSK" w:cs="TH SarabunPSK" w:hint="cs"/>
          <w:sz w:val="32"/>
          <w:szCs w:val="32"/>
          <w:cs/>
        </w:rPr>
        <w:t>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461850">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65016F13" w:rsidR="00B81713" w:rsidRDefault="001D30B1" w:rsidP="004E0B93">
      <w:pPr>
        <w:pStyle w:val="Heading2"/>
        <w:rPr>
          <w:rFonts w:ascii="TH SarabunPSK" w:hAnsi="TH SarabunPSK" w:cs="TH SarabunPSK"/>
          <w:b w:val="0"/>
          <w:bCs/>
          <w:sz w:val="36"/>
          <w:szCs w:val="36"/>
        </w:rPr>
      </w:pPr>
      <w:bookmarkStart w:id="117" w:name="_49i09xv68m5" w:colFirst="0" w:colLast="0"/>
      <w:bookmarkEnd w:id="117"/>
      <w:r w:rsidRPr="002A3F73">
        <w:rPr>
          <w:rFonts w:ascii="TH SarabunPSK" w:hAnsi="TH SarabunPSK" w:cs="TH SarabunPSK" w:hint="cs"/>
          <w:sz w:val="36"/>
          <w:szCs w:val="36"/>
        </w:rPr>
        <w:t>5.1</w:t>
      </w:r>
      <w:r w:rsidR="00697EBA">
        <w:rPr>
          <w:rFonts w:ascii="TH SarabunPSK" w:hAnsi="TH SarabunPSK" w:cs="TH SarabunPSK"/>
          <w:b w:val="0"/>
          <w:bCs/>
          <w:sz w:val="36"/>
          <w:szCs w:val="36"/>
        </w:rPr>
        <w:tab/>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4E0B93">
      <w:pPr>
        <w:spacing w:after="0"/>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เป็นอุปกรณ์ที่มีต้นทุนเหมาะสม</w:t>
      </w:r>
      <w:r w:rsidR="00B9655A" w:rsidRPr="002A3F73">
        <w:rPr>
          <w:rFonts w:ascii="TH SarabunPSK" w:hAnsi="TH SarabunPSK" w:cs="TH SarabunPSK" w:hint="cs"/>
          <w:sz w:val="32"/>
          <w:szCs w:val="32"/>
          <w:cs/>
        </w:rPr>
        <w:lastRenderedPageBreak/>
        <w:t xml:space="preserve">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75729821" w:rsidR="00977D2A" w:rsidRPr="00855E09" w:rsidRDefault="00977D2A" w:rsidP="00855E09">
      <w:pPr>
        <w:pStyle w:val="Heading2"/>
        <w:rPr>
          <w:rFonts w:ascii="TH SarabunPSK" w:hAnsi="TH SarabunPSK" w:cs="TH SarabunPSK" w:hint="cs"/>
          <w:b w:val="0"/>
          <w:bCs/>
          <w:sz w:val="36"/>
          <w:szCs w:val="36"/>
        </w:rPr>
      </w:pPr>
      <w:r w:rsidRPr="00855E09">
        <w:rPr>
          <w:rFonts w:ascii="TH SarabunPSK" w:hAnsi="TH SarabunPSK" w:cs="TH SarabunPSK" w:hint="cs"/>
          <w:b w:val="0"/>
          <w:bCs/>
          <w:sz w:val="36"/>
          <w:szCs w:val="36"/>
          <w:cs/>
        </w:rPr>
        <w:t>5.2</w:t>
      </w:r>
      <w:r w:rsidR="00697EBA" w:rsidRPr="00855E09">
        <w:rPr>
          <w:rFonts w:ascii="TH SarabunPSK" w:hAnsi="TH SarabunPSK" w:cs="TH SarabunPSK" w:hint="cs"/>
          <w:b w:val="0"/>
          <w:bCs/>
          <w:sz w:val="36"/>
          <w:szCs w:val="36"/>
        </w:rPr>
        <w:tab/>
      </w:r>
      <w:r w:rsidRPr="00855E09">
        <w:rPr>
          <w:rFonts w:ascii="TH SarabunPSK" w:hAnsi="TH SarabunPSK" w:cs="TH SarabunPSK" w:hint="cs"/>
          <w:b w:val="0"/>
          <w:bCs/>
          <w:sz w:val="36"/>
          <w:szCs w:val="36"/>
          <w:cs/>
        </w:rPr>
        <w:t>ข้อจำกัดและอุปสรรคงานวิจั</w:t>
      </w:r>
      <w:r w:rsidR="00336A1E" w:rsidRPr="00855E09">
        <w:rPr>
          <w:rFonts w:ascii="TH SarabunPSK" w:hAnsi="TH SarabunPSK" w:cs="TH SarabunPSK" w:hint="cs"/>
          <w:b w:val="0"/>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19308C">
      <w:pPr>
        <w:spacing w:after="0"/>
        <w:ind w:firstLine="720"/>
        <w:jc w:val="both"/>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50890726"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97EBA">
        <w:rPr>
          <w:rFonts w:ascii="TH SarabunPSK" w:hAnsi="TH SarabunPSK" w:cs="TH SarabunPSK"/>
          <w:b w:val="0"/>
          <w:bCs/>
          <w:sz w:val="36"/>
          <w:szCs w:val="36"/>
        </w:rPr>
        <w:tab/>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4E0B93">
      <w:pPr>
        <w:spacing w:after="0"/>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83271">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proofErr w:type="gramStart"/>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w:t>
      </w:r>
      <w:proofErr w:type="gramEnd"/>
      <w:r w:rsidRPr="000D0832">
        <w:rPr>
          <w:rFonts w:ascii="Times New Roman" w:eastAsia="Times New Roman" w:hAnsi="Times New Roman" w:cs="Times New Roman"/>
          <w:sz w:val="24"/>
          <w:szCs w:val="24"/>
        </w:rPr>
        <w:t xml:space="preserve"> 2–4.</w:t>
      </w:r>
    </w:p>
    <w:p w14:paraId="58DCDDD9" w14:textId="77777777" w:rsidR="00244D2D" w:rsidRPr="00C03614"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lastRenderedPageBreak/>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12A496D5" w14:textId="0AFD4012" w:rsidR="001845D1" w:rsidRDefault="001845D1"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3ED9AC" w14:textId="1632FCBA" w:rsidR="00BC218B" w:rsidRPr="00BC218B" w:rsidRDefault="00BC218B" w:rsidP="00083271">
      <w:pPr>
        <w:pStyle w:val="NormalWeb"/>
        <w:jc w:val="thaiDistribute"/>
      </w:pPr>
      <w:r w:rsidRPr="00BC218B">
        <w:t xml:space="preserve">Li, S., Li, D., Zhang, C., Wan, J., &amp; </w:t>
      </w:r>
      <w:proofErr w:type="spellStart"/>
      <w:r w:rsidRPr="00BC218B">
        <w:t>Xie</w:t>
      </w:r>
      <w:proofErr w:type="spellEnd"/>
      <w:r w:rsidRPr="00BC218B">
        <w:t xml:space="preserve">, M. (2020). RGB-D image processing algorithm for target recognition and pose estimation of visual servo system. </w:t>
      </w:r>
      <w:r w:rsidRPr="00BC218B">
        <w:rPr>
          <w:i/>
          <w:iCs/>
        </w:rPr>
        <w:t>Sensors (Switzerland)</w:t>
      </w:r>
      <w:r w:rsidRPr="00BC218B">
        <w:t xml:space="preserve">, </w:t>
      </w:r>
      <w:r w:rsidRPr="00BC218B">
        <w:rPr>
          <w:i/>
          <w:iCs/>
        </w:rPr>
        <w:t>20</w:t>
      </w:r>
      <w:r w:rsidRPr="00BC218B">
        <w:t>(2). https://doi.org/10.3390/s20020430</w:t>
      </w:r>
    </w:p>
    <w:p w14:paraId="059A21C5" w14:textId="69B12197" w:rsidR="008175AF" w:rsidRDefault="008175AF"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4FC9F87" w14:textId="77777777" w:rsidR="00B75835" w:rsidRPr="00B75835" w:rsidRDefault="00B75835"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1AAB1564" w14:textId="42848476" w:rsidR="00F8162E" w:rsidRPr="009C269A" w:rsidRDefault="005D426A" w:rsidP="009C269A">
      <w:pPr>
        <w:rPr>
          <w:rFonts w:ascii="TH SarabunPSK" w:eastAsia="Times New Roman" w:hAnsi="TH SarabunPSK" w:cs="TH SarabunPSK" w:hint="cs"/>
          <w:bCs/>
          <w:sz w:val="36"/>
          <w:szCs w:val="36"/>
        </w:rPr>
      </w:pPr>
      <w:r>
        <w:rPr>
          <w:rFonts w:ascii="TH SarabunPSK" w:hAnsi="TH SarabunPSK" w:cs="TH SarabunPSK"/>
          <w:b/>
          <w:bCs/>
          <w:sz w:val="36"/>
          <w:szCs w:val="36"/>
          <w:cs/>
        </w:rPr>
        <w:br w:type="page"/>
      </w:r>
    </w:p>
    <w:p w14:paraId="3AF36E3E" w14:textId="7D904B20" w:rsidR="0091742B" w:rsidRDefault="008F2407" w:rsidP="0091742B">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lastRenderedPageBreak/>
        <w:t>ภาคผนว</w:t>
      </w:r>
      <w:r w:rsidR="0091742B">
        <w:rPr>
          <w:rFonts w:ascii="TH SarabunPSK" w:hAnsi="TH SarabunPSK" w:cs="TH SarabunPSK" w:hint="cs"/>
          <w:b w:val="0"/>
          <w:bCs/>
          <w:sz w:val="36"/>
          <w:szCs w:val="36"/>
          <w:cs/>
        </w:rPr>
        <w:t>ก</w:t>
      </w:r>
    </w:p>
    <w:p w14:paraId="239F0C2E" w14:textId="77777777" w:rsidR="0091742B" w:rsidRDefault="0091742B">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4270D460" w14:textId="447A4A2D" w:rsidR="0091742B" w:rsidRDefault="0091742B" w:rsidP="0091742B">
      <w:pPr>
        <w:pStyle w:val="Heading1"/>
        <w:numPr>
          <w:ilvl w:val="0"/>
          <w:numId w:val="0"/>
        </w:numPr>
        <w:jc w:val="center"/>
        <w:rPr>
          <w:rFonts w:ascii="TH SarabunPSK" w:hAnsi="TH SarabunPSK" w:cs="TH SarabunPSK"/>
          <w:b w:val="0"/>
          <w:bCs/>
          <w:sz w:val="36"/>
          <w:szCs w:val="36"/>
        </w:rPr>
      </w:pPr>
    </w:p>
    <w:p w14:paraId="227C880D" w14:textId="1E7C1D30" w:rsidR="0091742B" w:rsidRDefault="0091742B" w:rsidP="0091742B">
      <w:pPr>
        <w:rPr>
          <w:rFonts w:cstheme="minorBidi"/>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ภาคผนวก ก</w:t>
      </w:r>
    </w:p>
    <w:p w14:paraId="3AFF08E9" w14:textId="64CFD67D"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ผลการทดสอบ</w:t>
      </w:r>
    </w:p>
    <w:p w14:paraId="4DAA40E8" w14:textId="77777777" w:rsidR="0091742B" w:rsidRPr="0091742B" w:rsidRDefault="0091742B">
      <w:pPr>
        <w:rPr>
          <w:rFonts w:cstheme="minorBidi"/>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7777777" w:rsidR="0091742B" w:rsidRDefault="0091742B" w:rsidP="00C4348C">
      <w:pPr>
        <w:jc w:val="center"/>
        <w:rPr>
          <w:rFonts w:ascii="TH SarabunPSK" w:hAnsi="TH SarabunPSK" w:cs="TH SarabunPSK"/>
          <w:b/>
          <w:bCs/>
          <w:sz w:val="36"/>
          <w:szCs w:val="36"/>
        </w:rPr>
      </w:pPr>
    </w:p>
    <w:p w14:paraId="68D45285" w14:textId="77777777" w:rsidR="0091742B" w:rsidRDefault="0091742B" w:rsidP="00C4348C">
      <w:pPr>
        <w:jc w:val="center"/>
        <w:rPr>
          <w:rFonts w:ascii="TH SarabunPSK" w:hAnsi="TH SarabunPSK" w:cs="TH SarabunPSK"/>
          <w:b/>
          <w:bCs/>
          <w:sz w:val="36"/>
          <w:szCs w:val="36"/>
          <w:cs/>
        </w:rPr>
      </w:pPr>
    </w:p>
    <w:p w14:paraId="32FDA4B8" w14:textId="52FA5679"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t>ประวัติย่อของผู้วิจัย</w:t>
      </w:r>
    </w:p>
    <w:p w14:paraId="04634A4F" w14:textId="77777777" w:rsidR="00C4348C" w:rsidRDefault="00C4348C" w:rsidP="00C4348C">
      <w:pPr>
        <w:jc w:val="center"/>
        <w:rPr>
          <w:rFonts w:ascii="TH SarabunPSK" w:hAnsi="TH SarabunPSK" w:cs="TH SarabunPSK"/>
          <w:b/>
          <w:bCs/>
          <w:sz w:val="36"/>
          <w:szCs w:val="36"/>
        </w:rPr>
      </w:pPr>
    </w:p>
    <w:p w14:paraId="51A3B220" w14:textId="18655E12" w:rsidR="00C4348C" w:rsidRP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rsidSect="00855E09">
      <w:pgSz w:w="12240" w:h="15840"/>
      <w:pgMar w:top="1440" w:right="1440" w:bottom="1440" w:left="216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904B4" w14:textId="77777777" w:rsidR="00344554" w:rsidRDefault="00344554" w:rsidP="00BD475E">
      <w:pPr>
        <w:spacing w:after="0" w:line="240" w:lineRule="auto"/>
      </w:pPr>
      <w:r>
        <w:separator/>
      </w:r>
    </w:p>
  </w:endnote>
  <w:endnote w:type="continuationSeparator" w:id="0">
    <w:p w14:paraId="2C91DFE0" w14:textId="77777777" w:rsidR="00344554" w:rsidRDefault="00344554" w:rsidP="00BD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21000007"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FC318" w14:textId="77777777" w:rsidR="00344554" w:rsidRDefault="00344554" w:rsidP="00BD475E">
      <w:pPr>
        <w:spacing w:after="0" w:line="240" w:lineRule="auto"/>
      </w:pPr>
      <w:r>
        <w:separator/>
      </w:r>
    </w:p>
  </w:footnote>
  <w:footnote w:type="continuationSeparator" w:id="0">
    <w:p w14:paraId="535F70C3" w14:textId="77777777" w:rsidR="00344554" w:rsidRDefault="00344554" w:rsidP="00BD4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7021F" w14:textId="39F310D2" w:rsidR="00B6264B" w:rsidRDefault="00B6264B">
    <w:pPr>
      <w:pStyle w:val="Header"/>
      <w:jc w:val="right"/>
    </w:pPr>
  </w:p>
  <w:p w14:paraId="608B1379" w14:textId="77777777" w:rsidR="00B6264B" w:rsidRDefault="00B626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9998"/>
      <w:docPartObj>
        <w:docPartGallery w:val="Page Numbers (Top of Page)"/>
        <w:docPartUnique/>
      </w:docPartObj>
    </w:sdtPr>
    <w:sdtEndPr>
      <w:rPr>
        <w:rFonts w:ascii="TH SarabunPSK" w:hAnsi="TH SarabunPSK" w:cs="TH SarabunPSK" w:hint="cs"/>
        <w:noProof/>
        <w:sz w:val="32"/>
        <w:szCs w:val="32"/>
      </w:rPr>
    </w:sdtEndPr>
    <w:sdtContent>
      <w:p w14:paraId="581C62B5" w14:textId="77777777" w:rsidR="00B6264B" w:rsidRPr="00BD475E" w:rsidRDefault="00B6264B">
        <w:pPr>
          <w:pStyle w:val="Header"/>
          <w:jc w:val="right"/>
          <w:rPr>
            <w:rFonts w:ascii="TH SarabunPSK" w:hAnsi="TH SarabunPSK" w:cs="TH SarabunPSK" w:hint="cs"/>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5403ACB1" w14:textId="77777777" w:rsidR="00B6264B" w:rsidRDefault="00B626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5813"/>
      <w:docPartObj>
        <w:docPartGallery w:val="Page Numbers (Top of Page)"/>
        <w:docPartUnique/>
      </w:docPartObj>
    </w:sdtPr>
    <w:sdtEndPr>
      <w:rPr>
        <w:rFonts w:ascii="TH SarabunPSK" w:hAnsi="TH SarabunPSK" w:cs="TH SarabunPSK" w:hint="cs"/>
        <w:noProof/>
        <w:sz w:val="32"/>
        <w:szCs w:val="32"/>
      </w:rPr>
    </w:sdtEndPr>
    <w:sdtContent>
      <w:p w14:paraId="5F486E18" w14:textId="77777777" w:rsidR="00B6264B" w:rsidRPr="00BD475E" w:rsidRDefault="00B6264B">
        <w:pPr>
          <w:pStyle w:val="Header"/>
          <w:jc w:val="right"/>
          <w:rPr>
            <w:rFonts w:ascii="TH SarabunPSK" w:hAnsi="TH SarabunPSK" w:cs="TH SarabunPSK" w:hint="cs"/>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78B4857A" w14:textId="77777777" w:rsidR="00B6264B" w:rsidRDefault="00B626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39523FF1"/>
    <w:multiLevelType w:val="hybridMultilevel"/>
    <w:tmpl w:val="0992A122"/>
    <w:lvl w:ilvl="0" w:tplc="2A869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6CFF4E69"/>
    <w:multiLevelType w:val="hybridMultilevel"/>
    <w:tmpl w:val="FBE64E62"/>
    <w:lvl w:ilvl="0" w:tplc="99083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E56301E"/>
    <w:multiLevelType w:val="multilevel"/>
    <w:tmpl w:val="53461960"/>
    <w:lvl w:ilvl="0">
      <w:start w:val="1"/>
      <w:numFmt w:val="decimal"/>
      <w:lvlText w:val="%1"/>
      <w:lvlJc w:val="left"/>
      <w:pPr>
        <w:ind w:left="456" w:hanging="456"/>
      </w:pPr>
      <w:rPr>
        <w:rFonts w:hint="default"/>
      </w:rPr>
    </w:lvl>
    <w:lvl w:ilvl="1">
      <w:start w:val="2"/>
      <w:numFmt w:val="decimal"/>
      <w:lvlText w:val="%1.%2"/>
      <w:lvlJc w:val="left"/>
      <w:pPr>
        <w:ind w:left="771" w:hanging="456"/>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9"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9"/>
  </w:num>
  <w:num w:numId="3">
    <w:abstractNumId w:val="3"/>
  </w:num>
  <w:num w:numId="4">
    <w:abstractNumId w:val="5"/>
  </w:num>
  <w:num w:numId="5">
    <w:abstractNumId w:val="11"/>
  </w:num>
  <w:num w:numId="6">
    <w:abstractNumId w:val="4"/>
  </w:num>
  <w:num w:numId="7">
    <w:abstractNumId w:val="1"/>
  </w:num>
  <w:num w:numId="8">
    <w:abstractNumId w:val="10"/>
  </w:num>
  <w:num w:numId="9">
    <w:abstractNumId w:val="6"/>
  </w:num>
  <w:num w:numId="10">
    <w:abstractNumId w:val="7"/>
  </w:num>
  <w:num w:numId="11">
    <w:abstractNumId w:val="2"/>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10757"/>
    <w:rsid w:val="00011209"/>
    <w:rsid w:val="00013202"/>
    <w:rsid w:val="000142D4"/>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6D83"/>
    <w:rsid w:val="000573E5"/>
    <w:rsid w:val="00061448"/>
    <w:rsid w:val="00061B79"/>
    <w:rsid w:val="00070371"/>
    <w:rsid w:val="00071243"/>
    <w:rsid w:val="000738FC"/>
    <w:rsid w:val="00073F2E"/>
    <w:rsid w:val="000743B3"/>
    <w:rsid w:val="00075906"/>
    <w:rsid w:val="00075C9E"/>
    <w:rsid w:val="00076DA5"/>
    <w:rsid w:val="00076E36"/>
    <w:rsid w:val="00082F87"/>
    <w:rsid w:val="00083023"/>
    <w:rsid w:val="00083271"/>
    <w:rsid w:val="00083F32"/>
    <w:rsid w:val="00084EEC"/>
    <w:rsid w:val="00085793"/>
    <w:rsid w:val="00085C5E"/>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13525"/>
    <w:rsid w:val="00113DD8"/>
    <w:rsid w:val="0011590E"/>
    <w:rsid w:val="00115A94"/>
    <w:rsid w:val="00120E32"/>
    <w:rsid w:val="00122809"/>
    <w:rsid w:val="001244DF"/>
    <w:rsid w:val="00125CEA"/>
    <w:rsid w:val="00127131"/>
    <w:rsid w:val="00127550"/>
    <w:rsid w:val="00127D24"/>
    <w:rsid w:val="00130320"/>
    <w:rsid w:val="00131DBE"/>
    <w:rsid w:val="00132E93"/>
    <w:rsid w:val="001331CE"/>
    <w:rsid w:val="001343C0"/>
    <w:rsid w:val="001349EF"/>
    <w:rsid w:val="001409D2"/>
    <w:rsid w:val="0014159F"/>
    <w:rsid w:val="00144081"/>
    <w:rsid w:val="00147479"/>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4456"/>
    <w:rsid w:val="001958E9"/>
    <w:rsid w:val="0019756C"/>
    <w:rsid w:val="001A0DAC"/>
    <w:rsid w:val="001A2546"/>
    <w:rsid w:val="001A31BC"/>
    <w:rsid w:val="001A3DC5"/>
    <w:rsid w:val="001A4D07"/>
    <w:rsid w:val="001B3672"/>
    <w:rsid w:val="001C1B0C"/>
    <w:rsid w:val="001C1FD1"/>
    <w:rsid w:val="001C382B"/>
    <w:rsid w:val="001C567F"/>
    <w:rsid w:val="001C5947"/>
    <w:rsid w:val="001C5B80"/>
    <w:rsid w:val="001C5D02"/>
    <w:rsid w:val="001C5E50"/>
    <w:rsid w:val="001C6876"/>
    <w:rsid w:val="001D1D8A"/>
    <w:rsid w:val="001D21FB"/>
    <w:rsid w:val="001D2B4D"/>
    <w:rsid w:val="001D30B1"/>
    <w:rsid w:val="001D602F"/>
    <w:rsid w:val="001D7B29"/>
    <w:rsid w:val="001E0343"/>
    <w:rsid w:val="001F1B6B"/>
    <w:rsid w:val="001F3185"/>
    <w:rsid w:val="001F4C6B"/>
    <w:rsid w:val="001F5C65"/>
    <w:rsid w:val="001F6939"/>
    <w:rsid w:val="001F7855"/>
    <w:rsid w:val="001F7B26"/>
    <w:rsid w:val="00203906"/>
    <w:rsid w:val="002045F1"/>
    <w:rsid w:val="00205327"/>
    <w:rsid w:val="00205E37"/>
    <w:rsid w:val="00207C5A"/>
    <w:rsid w:val="0021573F"/>
    <w:rsid w:val="002165F6"/>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2333"/>
    <w:rsid w:val="00274BEF"/>
    <w:rsid w:val="002757F7"/>
    <w:rsid w:val="00275A4E"/>
    <w:rsid w:val="00280C94"/>
    <w:rsid w:val="00283430"/>
    <w:rsid w:val="002900DC"/>
    <w:rsid w:val="002935C6"/>
    <w:rsid w:val="0029362D"/>
    <w:rsid w:val="002949C8"/>
    <w:rsid w:val="0029638C"/>
    <w:rsid w:val="002977A5"/>
    <w:rsid w:val="002A0634"/>
    <w:rsid w:val="002A0C96"/>
    <w:rsid w:val="002A1213"/>
    <w:rsid w:val="002A145B"/>
    <w:rsid w:val="002A36FB"/>
    <w:rsid w:val="002A3F73"/>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2926"/>
    <w:rsid w:val="002D3A40"/>
    <w:rsid w:val="002D43C5"/>
    <w:rsid w:val="002D48B8"/>
    <w:rsid w:val="002D5D85"/>
    <w:rsid w:val="002D5F55"/>
    <w:rsid w:val="002D6EFA"/>
    <w:rsid w:val="002D7565"/>
    <w:rsid w:val="002E0007"/>
    <w:rsid w:val="002E2614"/>
    <w:rsid w:val="002E2F66"/>
    <w:rsid w:val="002E423B"/>
    <w:rsid w:val="002E49FE"/>
    <w:rsid w:val="002E5097"/>
    <w:rsid w:val="002E52D3"/>
    <w:rsid w:val="002E6E51"/>
    <w:rsid w:val="002F16C3"/>
    <w:rsid w:val="002F6B7A"/>
    <w:rsid w:val="00302ABE"/>
    <w:rsid w:val="00305DFF"/>
    <w:rsid w:val="003061C7"/>
    <w:rsid w:val="00310DE5"/>
    <w:rsid w:val="00312342"/>
    <w:rsid w:val="00312746"/>
    <w:rsid w:val="00312890"/>
    <w:rsid w:val="00314A4A"/>
    <w:rsid w:val="003163F8"/>
    <w:rsid w:val="003222EA"/>
    <w:rsid w:val="00324829"/>
    <w:rsid w:val="00324DD7"/>
    <w:rsid w:val="00325944"/>
    <w:rsid w:val="0032608F"/>
    <w:rsid w:val="003271FB"/>
    <w:rsid w:val="00327305"/>
    <w:rsid w:val="00327618"/>
    <w:rsid w:val="003277F3"/>
    <w:rsid w:val="003279D1"/>
    <w:rsid w:val="003314ED"/>
    <w:rsid w:val="00333E22"/>
    <w:rsid w:val="00336A1E"/>
    <w:rsid w:val="00340211"/>
    <w:rsid w:val="00341265"/>
    <w:rsid w:val="003437E4"/>
    <w:rsid w:val="003444AF"/>
    <w:rsid w:val="00344554"/>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A20"/>
    <w:rsid w:val="003D303E"/>
    <w:rsid w:val="003D3E9E"/>
    <w:rsid w:val="003D44CD"/>
    <w:rsid w:val="003D6BCA"/>
    <w:rsid w:val="003D726C"/>
    <w:rsid w:val="003E28AE"/>
    <w:rsid w:val="003E3808"/>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7B2"/>
    <w:rsid w:val="0042788B"/>
    <w:rsid w:val="00427F1C"/>
    <w:rsid w:val="0043341E"/>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C9"/>
    <w:rsid w:val="00455DDA"/>
    <w:rsid w:val="00456CC0"/>
    <w:rsid w:val="00457872"/>
    <w:rsid w:val="00461850"/>
    <w:rsid w:val="00462781"/>
    <w:rsid w:val="004657D9"/>
    <w:rsid w:val="004661D9"/>
    <w:rsid w:val="004706F6"/>
    <w:rsid w:val="004730B2"/>
    <w:rsid w:val="00475B53"/>
    <w:rsid w:val="0047605B"/>
    <w:rsid w:val="0047790E"/>
    <w:rsid w:val="00480102"/>
    <w:rsid w:val="004804E6"/>
    <w:rsid w:val="00481868"/>
    <w:rsid w:val="004820CB"/>
    <w:rsid w:val="00482CD2"/>
    <w:rsid w:val="00484352"/>
    <w:rsid w:val="00485431"/>
    <w:rsid w:val="00490878"/>
    <w:rsid w:val="00491536"/>
    <w:rsid w:val="00493926"/>
    <w:rsid w:val="004948BD"/>
    <w:rsid w:val="004955A3"/>
    <w:rsid w:val="00496758"/>
    <w:rsid w:val="004A084F"/>
    <w:rsid w:val="004A182D"/>
    <w:rsid w:val="004A2302"/>
    <w:rsid w:val="004A4FC1"/>
    <w:rsid w:val="004A68C1"/>
    <w:rsid w:val="004A6B6A"/>
    <w:rsid w:val="004B38E3"/>
    <w:rsid w:val="004B502D"/>
    <w:rsid w:val="004B75EC"/>
    <w:rsid w:val="004C089B"/>
    <w:rsid w:val="004C0ED5"/>
    <w:rsid w:val="004C2A66"/>
    <w:rsid w:val="004C2C5D"/>
    <w:rsid w:val="004C5B37"/>
    <w:rsid w:val="004D1E9F"/>
    <w:rsid w:val="004D455B"/>
    <w:rsid w:val="004D59A5"/>
    <w:rsid w:val="004D6C15"/>
    <w:rsid w:val="004E0B93"/>
    <w:rsid w:val="004E2391"/>
    <w:rsid w:val="004E7782"/>
    <w:rsid w:val="004F02DB"/>
    <w:rsid w:val="004F05FF"/>
    <w:rsid w:val="004F0D73"/>
    <w:rsid w:val="004F1FFE"/>
    <w:rsid w:val="004F3356"/>
    <w:rsid w:val="004F49AD"/>
    <w:rsid w:val="004F537D"/>
    <w:rsid w:val="004F6027"/>
    <w:rsid w:val="004F6FA6"/>
    <w:rsid w:val="004F72FF"/>
    <w:rsid w:val="004F77DD"/>
    <w:rsid w:val="005009ED"/>
    <w:rsid w:val="00500E1E"/>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566CE"/>
    <w:rsid w:val="00561010"/>
    <w:rsid w:val="0056192D"/>
    <w:rsid w:val="0056302E"/>
    <w:rsid w:val="00565A1C"/>
    <w:rsid w:val="0056649B"/>
    <w:rsid w:val="00567178"/>
    <w:rsid w:val="00571EF5"/>
    <w:rsid w:val="00575BC5"/>
    <w:rsid w:val="005777DA"/>
    <w:rsid w:val="00582759"/>
    <w:rsid w:val="005845ED"/>
    <w:rsid w:val="00586F24"/>
    <w:rsid w:val="005924A4"/>
    <w:rsid w:val="005929CD"/>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C7A39"/>
    <w:rsid w:val="005D0E7A"/>
    <w:rsid w:val="005D2151"/>
    <w:rsid w:val="005D28B2"/>
    <w:rsid w:val="005D426A"/>
    <w:rsid w:val="005D63B2"/>
    <w:rsid w:val="005D68D9"/>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10F13"/>
    <w:rsid w:val="00613C93"/>
    <w:rsid w:val="0061405D"/>
    <w:rsid w:val="00614D53"/>
    <w:rsid w:val="00615A0C"/>
    <w:rsid w:val="00616104"/>
    <w:rsid w:val="00617715"/>
    <w:rsid w:val="00617979"/>
    <w:rsid w:val="0062097F"/>
    <w:rsid w:val="0062533E"/>
    <w:rsid w:val="00626113"/>
    <w:rsid w:val="0063344B"/>
    <w:rsid w:val="0063362A"/>
    <w:rsid w:val="00633D00"/>
    <w:rsid w:val="00635025"/>
    <w:rsid w:val="006365B8"/>
    <w:rsid w:val="00640772"/>
    <w:rsid w:val="00640E64"/>
    <w:rsid w:val="006448BD"/>
    <w:rsid w:val="00644C96"/>
    <w:rsid w:val="006455A9"/>
    <w:rsid w:val="0064668E"/>
    <w:rsid w:val="00651099"/>
    <w:rsid w:val="006517DE"/>
    <w:rsid w:val="006530E2"/>
    <w:rsid w:val="006616B7"/>
    <w:rsid w:val="0066207B"/>
    <w:rsid w:val="00664389"/>
    <w:rsid w:val="0066791E"/>
    <w:rsid w:val="006734D7"/>
    <w:rsid w:val="0067470A"/>
    <w:rsid w:val="00674B69"/>
    <w:rsid w:val="00674E8E"/>
    <w:rsid w:val="0067603E"/>
    <w:rsid w:val="00676E5F"/>
    <w:rsid w:val="00681FCE"/>
    <w:rsid w:val="006824E8"/>
    <w:rsid w:val="006824F9"/>
    <w:rsid w:val="00687EEF"/>
    <w:rsid w:val="00690838"/>
    <w:rsid w:val="00690C80"/>
    <w:rsid w:val="00693AEC"/>
    <w:rsid w:val="006975BE"/>
    <w:rsid w:val="00697EBA"/>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2D06"/>
    <w:rsid w:val="006E33C0"/>
    <w:rsid w:val="006E56C5"/>
    <w:rsid w:val="006E5B24"/>
    <w:rsid w:val="006E7D4C"/>
    <w:rsid w:val="006F07E5"/>
    <w:rsid w:val="006F2A5A"/>
    <w:rsid w:val="006F6FFA"/>
    <w:rsid w:val="0070128D"/>
    <w:rsid w:val="00701D89"/>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6198"/>
    <w:rsid w:val="00732FFF"/>
    <w:rsid w:val="007347B7"/>
    <w:rsid w:val="007349FA"/>
    <w:rsid w:val="00737503"/>
    <w:rsid w:val="0074299E"/>
    <w:rsid w:val="0074516A"/>
    <w:rsid w:val="00746E96"/>
    <w:rsid w:val="0074729A"/>
    <w:rsid w:val="00747CF7"/>
    <w:rsid w:val="00750BA9"/>
    <w:rsid w:val="00750ED0"/>
    <w:rsid w:val="00751566"/>
    <w:rsid w:val="00751B45"/>
    <w:rsid w:val="00752B92"/>
    <w:rsid w:val="00753F19"/>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5EDC"/>
    <w:rsid w:val="00786CBA"/>
    <w:rsid w:val="00786E71"/>
    <w:rsid w:val="00787831"/>
    <w:rsid w:val="007939CE"/>
    <w:rsid w:val="00794FE6"/>
    <w:rsid w:val="00796BB5"/>
    <w:rsid w:val="00796F3A"/>
    <w:rsid w:val="007A11B5"/>
    <w:rsid w:val="007A19BD"/>
    <w:rsid w:val="007A3140"/>
    <w:rsid w:val="007A73EE"/>
    <w:rsid w:val="007A74AB"/>
    <w:rsid w:val="007A755F"/>
    <w:rsid w:val="007B19F0"/>
    <w:rsid w:val="007B37A4"/>
    <w:rsid w:val="007B5C01"/>
    <w:rsid w:val="007B637F"/>
    <w:rsid w:val="007B7DAF"/>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36A4"/>
    <w:rsid w:val="00814FF1"/>
    <w:rsid w:val="00816713"/>
    <w:rsid w:val="00816B2A"/>
    <w:rsid w:val="008175AF"/>
    <w:rsid w:val="00817611"/>
    <w:rsid w:val="008178AA"/>
    <w:rsid w:val="0082052B"/>
    <w:rsid w:val="00821E11"/>
    <w:rsid w:val="00823901"/>
    <w:rsid w:val="008256E7"/>
    <w:rsid w:val="008302B5"/>
    <w:rsid w:val="008320B9"/>
    <w:rsid w:val="00832838"/>
    <w:rsid w:val="008329D9"/>
    <w:rsid w:val="00835290"/>
    <w:rsid w:val="008352A5"/>
    <w:rsid w:val="00836A8C"/>
    <w:rsid w:val="008371E1"/>
    <w:rsid w:val="00837949"/>
    <w:rsid w:val="008438A3"/>
    <w:rsid w:val="008459D9"/>
    <w:rsid w:val="00850A94"/>
    <w:rsid w:val="00851ADE"/>
    <w:rsid w:val="00852B9A"/>
    <w:rsid w:val="00853736"/>
    <w:rsid w:val="00855019"/>
    <w:rsid w:val="00855E09"/>
    <w:rsid w:val="008561F0"/>
    <w:rsid w:val="0085786F"/>
    <w:rsid w:val="00864BE5"/>
    <w:rsid w:val="00865298"/>
    <w:rsid w:val="008715BF"/>
    <w:rsid w:val="008729E4"/>
    <w:rsid w:val="00873C06"/>
    <w:rsid w:val="0087723F"/>
    <w:rsid w:val="00877FF5"/>
    <w:rsid w:val="00877FF7"/>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194E"/>
    <w:rsid w:val="008F2407"/>
    <w:rsid w:val="008F4238"/>
    <w:rsid w:val="008F5361"/>
    <w:rsid w:val="008F7E38"/>
    <w:rsid w:val="0090349B"/>
    <w:rsid w:val="00905B2D"/>
    <w:rsid w:val="00906DC7"/>
    <w:rsid w:val="0090727D"/>
    <w:rsid w:val="00910DB4"/>
    <w:rsid w:val="00910FDF"/>
    <w:rsid w:val="009123D2"/>
    <w:rsid w:val="00914063"/>
    <w:rsid w:val="0091549B"/>
    <w:rsid w:val="0091742B"/>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4690B"/>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681D"/>
    <w:rsid w:val="00977A9C"/>
    <w:rsid w:val="00977D2A"/>
    <w:rsid w:val="00980F40"/>
    <w:rsid w:val="0098508A"/>
    <w:rsid w:val="009868FD"/>
    <w:rsid w:val="00986E84"/>
    <w:rsid w:val="0098744F"/>
    <w:rsid w:val="009905E8"/>
    <w:rsid w:val="00992CBF"/>
    <w:rsid w:val="0099392A"/>
    <w:rsid w:val="00994726"/>
    <w:rsid w:val="009965BB"/>
    <w:rsid w:val="009B0DBA"/>
    <w:rsid w:val="009B2E7E"/>
    <w:rsid w:val="009B5454"/>
    <w:rsid w:val="009B5575"/>
    <w:rsid w:val="009B5A24"/>
    <w:rsid w:val="009C20AB"/>
    <w:rsid w:val="009C2125"/>
    <w:rsid w:val="009C269A"/>
    <w:rsid w:val="009C5B42"/>
    <w:rsid w:val="009C5D6A"/>
    <w:rsid w:val="009C7825"/>
    <w:rsid w:val="009C7D70"/>
    <w:rsid w:val="009D0639"/>
    <w:rsid w:val="009D48FC"/>
    <w:rsid w:val="009E17D3"/>
    <w:rsid w:val="009E26E8"/>
    <w:rsid w:val="009E36A5"/>
    <w:rsid w:val="009F12D3"/>
    <w:rsid w:val="009F221F"/>
    <w:rsid w:val="009F5696"/>
    <w:rsid w:val="009F6D2A"/>
    <w:rsid w:val="00A00515"/>
    <w:rsid w:val="00A03C0F"/>
    <w:rsid w:val="00A1104B"/>
    <w:rsid w:val="00A11C12"/>
    <w:rsid w:val="00A12856"/>
    <w:rsid w:val="00A14ABB"/>
    <w:rsid w:val="00A15318"/>
    <w:rsid w:val="00A156CE"/>
    <w:rsid w:val="00A15E4B"/>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776"/>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497"/>
    <w:rsid w:val="00AA5A4C"/>
    <w:rsid w:val="00AA5DEA"/>
    <w:rsid w:val="00AA63FF"/>
    <w:rsid w:val="00AB054B"/>
    <w:rsid w:val="00AB27B8"/>
    <w:rsid w:val="00AB3760"/>
    <w:rsid w:val="00AB60FB"/>
    <w:rsid w:val="00AC2D1D"/>
    <w:rsid w:val="00AC3F44"/>
    <w:rsid w:val="00AC40E9"/>
    <w:rsid w:val="00AC7DCB"/>
    <w:rsid w:val="00AC7FF3"/>
    <w:rsid w:val="00AD1FEF"/>
    <w:rsid w:val="00AD2CC1"/>
    <w:rsid w:val="00AD3A36"/>
    <w:rsid w:val="00AD418E"/>
    <w:rsid w:val="00AD4FA4"/>
    <w:rsid w:val="00AD7773"/>
    <w:rsid w:val="00AD7F8B"/>
    <w:rsid w:val="00AE0844"/>
    <w:rsid w:val="00AE0DC0"/>
    <w:rsid w:val="00AE2B1B"/>
    <w:rsid w:val="00AE4D0D"/>
    <w:rsid w:val="00AE4F2B"/>
    <w:rsid w:val="00AF0DC4"/>
    <w:rsid w:val="00AF2712"/>
    <w:rsid w:val="00AF290D"/>
    <w:rsid w:val="00AF308E"/>
    <w:rsid w:val="00AF4792"/>
    <w:rsid w:val="00AF4D15"/>
    <w:rsid w:val="00AF66F9"/>
    <w:rsid w:val="00B027B1"/>
    <w:rsid w:val="00B072A5"/>
    <w:rsid w:val="00B11D7A"/>
    <w:rsid w:val="00B12B7D"/>
    <w:rsid w:val="00B12B89"/>
    <w:rsid w:val="00B17564"/>
    <w:rsid w:val="00B17723"/>
    <w:rsid w:val="00B1778E"/>
    <w:rsid w:val="00B207AC"/>
    <w:rsid w:val="00B246DF"/>
    <w:rsid w:val="00B26310"/>
    <w:rsid w:val="00B270C3"/>
    <w:rsid w:val="00B30063"/>
    <w:rsid w:val="00B30930"/>
    <w:rsid w:val="00B309E6"/>
    <w:rsid w:val="00B32096"/>
    <w:rsid w:val="00B325D1"/>
    <w:rsid w:val="00B32F4F"/>
    <w:rsid w:val="00B361A8"/>
    <w:rsid w:val="00B37C37"/>
    <w:rsid w:val="00B40F5E"/>
    <w:rsid w:val="00B433A9"/>
    <w:rsid w:val="00B433F8"/>
    <w:rsid w:val="00B454A8"/>
    <w:rsid w:val="00B46110"/>
    <w:rsid w:val="00B47F53"/>
    <w:rsid w:val="00B50438"/>
    <w:rsid w:val="00B528A7"/>
    <w:rsid w:val="00B52A83"/>
    <w:rsid w:val="00B53050"/>
    <w:rsid w:val="00B534E5"/>
    <w:rsid w:val="00B54B86"/>
    <w:rsid w:val="00B5603B"/>
    <w:rsid w:val="00B5644F"/>
    <w:rsid w:val="00B6264B"/>
    <w:rsid w:val="00B63B63"/>
    <w:rsid w:val="00B64C2C"/>
    <w:rsid w:val="00B65804"/>
    <w:rsid w:val="00B67745"/>
    <w:rsid w:val="00B7316A"/>
    <w:rsid w:val="00B75835"/>
    <w:rsid w:val="00B7728C"/>
    <w:rsid w:val="00B803C1"/>
    <w:rsid w:val="00B80610"/>
    <w:rsid w:val="00B806A4"/>
    <w:rsid w:val="00B81713"/>
    <w:rsid w:val="00B826BF"/>
    <w:rsid w:val="00B86E09"/>
    <w:rsid w:val="00B87B3C"/>
    <w:rsid w:val="00B90459"/>
    <w:rsid w:val="00B91988"/>
    <w:rsid w:val="00B92C81"/>
    <w:rsid w:val="00B953AF"/>
    <w:rsid w:val="00B9655A"/>
    <w:rsid w:val="00B96D1E"/>
    <w:rsid w:val="00BA0156"/>
    <w:rsid w:val="00BA6A25"/>
    <w:rsid w:val="00BB1427"/>
    <w:rsid w:val="00BB1C9D"/>
    <w:rsid w:val="00BB22B7"/>
    <w:rsid w:val="00BB33F4"/>
    <w:rsid w:val="00BB4BD4"/>
    <w:rsid w:val="00BB781E"/>
    <w:rsid w:val="00BB786E"/>
    <w:rsid w:val="00BC218B"/>
    <w:rsid w:val="00BC30F6"/>
    <w:rsid w:val="00BC5442"/>
    <w:rsid w:val="00BC63A0"/>
    <w:rsid w:val="00BD03AE"/>
    <w:rsid w:val="00BD1CC9"/>
    <w:rsid w:val="00BD36D8"/>
    <w:rsid w:val="00BD475E"/>
    <w:rsid w:val="00BD49D4"/>
    <w:rsid w:val="00BE1413"/>
    <w:rsid w:val="00BE2472"/>
    <w:rsid w:val="00BE2B3B"/>
    <w:rsid w:val="00BE4CA4"/>
    <w:rsid w:val="00BE5C14"/>
    <w:rsid w:val="00BE68AA"/>
    <w:rsid w:val="00BE7D07"/>
    <w:rsid w:val="00BF10FA"/>
    <w:rsid w:val="00BF2709"/>
    <w:rsid w:val="00BF4063"/>
    <w:rsid w:val="00BF41AE"/>
    <w:rsid w:val="00BF5309"/>
    <w:rsid w:val="00BF6EE7"/>
    <w:rsid w:val="00BF7581"/>
    <w:rsid w:val="00BF77C6"/>
    <w:rsid w:val="00C0038E"/>
    <w:rsid w:val="00C014BA"/>
    <w:rsid w:val="00C01E33"/>
    <w:rsid w:val="00C03614"/>
    <w:rsid w:val="00C04F2C"/>
    <w:rsid w:val="00C0625C"/>
    <w:rsid w:val="00C06E04"/>
    <w:rsid w:val="00C1026D"/>
    <w:rsid w:val="00C10425"/>
    <w:rsid w:val="00C113FE"/>
    <w:rsid w:val="00C12E82"/>
    <w:rsid w:val="00C13F65"/>
    <w:rsid w:val="00C140F8"/>
    <w:rsid w:val="00C2013F"/>
    <w:rsid w:val="00C21460"/>
    <w:rsid w:val="00C22D99"/>
    <w:rsid w:val="00C2576C"/>
    <w:rsid w:val="00C31117"/>
    <w:rsid w:val="00C31CE8"/>
    <w:rsid w:val="00C32467"/>
    <w:rsid w:val="00C32CF5"/>
    <w:rsid w:val="00C33C99"/>
    <w:rsid w:val="00C34AED"/>
    <w:rsid w:val="00C40B27"/>
    <w:rsid w:val="00C429D3"/>
    <w:rsid w:val="00C4348C"/>
    <w:rsid w:val="00C43DC5"/>
    <w:rsid w:val="00C458D4"/>
    <w:rsid w:val="00C46CFE"/>
    <w:rsid w:val="00C5632F"/>
    <w:rsid w:val="00C57526"/>
    <w:rsid w:val="00C60C19"/>
    <w:rsid w:val="00C62875"/>
    <w:rsid w:val="00C630D0"/>
    <w:rsid w:val="00C633B1"/>
    <w:rsid w:val="00C7155D"/>
    <w:rsid w:val="00C72B88"/>
    <w:rsid w:val="00C750B1"/>
    <w:rsid w:val="00C7706B"/>
    <w:rsid w:val="00C825AD"/>
    <w:rsid w:val="00C82951"/>
    <w:rsid w:val="00C82B69"/>
    <w:rsid w:val="00C84915"/>
    <w:rsid w:val="00C84BE3"/>
    <w:rsid w:val="00C91C33"/>
    <w:rsid w:val="00C938A9"/>
    <w:rsid w:val="00C94B15"/>
    <w:rsid w:val="00C94C81"/>
    <w:rsid w:val="00C971DA"/>
    <w:rsid w:val="00CA09EF"/>
    <w:rsid w:val="00CA3874"/>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377E"/>
    <w:rsid w:val="00CE589E"/>
    <w:rsid w:val="00CE5B02"/>
    <w:rsid w:val="00CE65EC"/>
    <w:rsid w:val="00CE6E9C"/>
    <w:rsid w:val="00CE7F94"/>
    <w:rsid w:val="00CF00FA"/>
    <w:rsid w:val="00CF1D3B"/>
    <w:rsid w:val="00CF2397"/>
    <w:rsid w:val="00CF3013"/>
    <w:rsid w:val="00CF3322"/>
    <w:rsid w:val="00CF3CAC"/>
    <w:rsid w:val="00CF7613"/>
    <w:rsid w:val="00D00E53"/>
    <w:rsid w:val="00D01CE6"/>
    <w:rsid w:val="00D02D78"/>
    <w:rsid w:val="00D06733"/>
    <w:rsid w:val="00D1348B"/>
    <w:rsid w:val="00D13C67"/>
    <w:rsid w:val="00D13E43"/>
    <w:rsid w:val="00D146CB"/>
    <w:rsid w:val="00D1564D"/>
    <w:rsid w:val="00D15ABF"/>
    <w:rsid w:val="00D20F5C"/>
    <w:rsid w:val="00D213B3"/>
    <w:rsid w:val="00D3057E"/>
    <w:rsid w:val="00D32337"/>
    <w:rsid w:val="00D33B88"/>
    <w:rsid w:val="00D33D57"/>
    <w:rsid w:val="00D34CD9"/>
    <w:rsid w:val="00D35908"/>
    <w:rsid w:val="00D35EB2"/>
    <w:rsid w:val="00D36E00"/>
    <w:rsid w:val="00D41F01"/>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54E5"/>
    <w:rsid w:val="00D75ED1"/>
    <w:rsid w:val="00D77F0E"/>
    <w:rsid w:val="00D802BD"/>
    <w:rsid w:val="00D80317"/>
    <w:rsid w:val="00D82CC8"/>
    <w:rsid w:val="00D85A80"/>
    <w:rsid w:val="00D8689D"/>
    <w:rsid w:val="00D870F2"/>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4708"/>
    <w:rsid w:val="00DD74F0"/>
    <w:rsid w:val="00DD7C0E"/>
    <w:rsid w:val="00DE0975"/>
    <w:rsid w:val="00DE0D60"/>
    <w:rsid w:val="00DE2012"/>
    <w:rsid w:val="00DE7D6D"/>
    <w:rsid w:val="00DF0999"/>
    <w:rsid w:val="00DF13B2"/>
    <w:rsid w:val="00DF21F6"/>
    <w:rsid w:val="00DF374F"/>
    <w:rsid w:val="00DF51DA"/>
    <w:rsid w:val="00DF62B3"/>
    <w:rsid w:val="00E01267"/>
    <w:rsid w:val="00E03094"/>
    <w:rsid w:val="00E030D6"/>
    <w:rsid w:val="00E042CA"/>
    <w:rsid w:val="00E046A3"/>
    <w:rsid w:val="00E04D6E"/>
    <w:rsid w:val="00E05377"/>
    <w:rsid w:val="00E06C6D"/>
    <w:rsid w:val="00E146F8"/>
    <w:rsid w:val="00E2255C"/>
    <w:rsid w:val="00E22734"/>
    <w:rsid w:val="00E22C68"/>
    <w:rsid w:val="00E23BB1"/>
    <w:rsid w:val="00E23E88"/>
    <w:rsid w:val="00E25EAA"/>
    <w:rsid w:val="00E27E13"/>
    <w:rsid w:val="00E30E2C"/>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2799"/>
    <w:rsid w:val="00EE34CF"/>
    <w:rsid w:val="00EE63B9"/>
    <w:rsid w:val="00EE70A8"/>
    <w:rsid w:val="00EF6351"/>
    <w:rsid w:val="00EF6579"/>
    <w:rsid w:val="00EF7B3F"/>
    <w:rsid w:val="00F00FD5"/>
    <w:rsid w:val="00F01DB5"/>
    <w:rsid w:val="00F02681"/>
    <w:rsid w:val="00F029D7"/>
    <w:rsid w:val="00F03500"/>
    <w:rsid w:val="00F04B9B"/>
    <w:rsid w:val="00F04BBE"/>
    <w:rsid w:val="00F05FCA"/>
    <w:rsid w:val="00F062CE"/>
    <w:rsid w:val="00F110C6"/>
    <w:rsid w:val="00F11EE4"/>
    <w:rsid w:val="00F11F69"/>
    <w:rsid w:val="00F1395C"/>
    <w:rsid w:val="00F13C43"/>
    <w:rsid w:val="00F144F9"/>
    <w:rsid w:val="00F1489B"/>
    <w:rsid w:val="00F14BD4"/>
    <w:rsid w:val="00F17890"/>
    <w:rsid w:val="00F23E2D"/>
    <w:rsid w:val="00F25E4F"/>
    <w:rsid w:val="00F26164"/>
    <w:rsid w:val="00F26D18"/>
    <w:rsid w:val="00F31A65"/>
    <w:rsid w:val="00F3283D"/>
    <w:rsid w:val="00F331EE"/>
    <w:rsid w:val="00F3548C"/>
    <w:rsid w:val="00F357D9"/>
    <w:rsid w:val="00F35AD5"/>
    <w:rsid w:val="00F40A29"/>
    <w:rsid w:val="00F40A97"/>
    <w:rsid w:val="00F40F5D"/>
    <w:rsid w:val="00F43D81"/>
    <w:rsid w:val="00F449F6"/>
    <w:rsid w:val="00F453FB"/>
    <w:rsid w:val="00F45E79"/>
    <w:rsid w:val="00F4672E"/>
    <w:rsid w:val="00F467E1"/>
    <w:rsid w:val="00F50A5B"/>
    <w:rsid w:val="00F519BD"/>
    <w:rsid w:val="00F569CA"/>
    <w:rsid w:val="00F5700F"/>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1184"/>
    <w:rsid w:val="00FC36FC"/>
    <w:rsid w:val="00FC3BA5"/>
    <w:rsid w:val="00FD1DC7"/>
    <w:rsid w:val="00FD244E"/>
    <w:rsid w:val="00FD4424"/>
    <w:rsid w:val="00FD4CC4"/>
    <w:rsid w:val="00FD55A9"/>
    <w:rsid w:val="00FD65BF"/>
    <w:rsid w:val="00FE2C66"/>
    <w:rsid w:val="00FE339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 w:type="paragraph" w:styleId="Header">
    <w:name w:val="header"/>
    <w:basedOn w:val="Normal"/>
    <w:link w:val="HeaderChar"/>
    <w:uiPriority w:val="99"/>
    <w:unhideWhenUsed/>
    <w:rsid w:val="00BD475E"/>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BD475E"/>
    <w:rPr>
      <w:rFonts w:cs="Angsana New"/>
      <w:szCs w:val="28"/>
    </w:rPr>
  </w:style>
  <w:style w:type="paragraph" w:styleId="Footer">
    <w:name w:val="footer"/>
    <w:basedOn w:val="Normal"/>
    <w:link w:val="FooterChar"/>
    <w:uiPriority w:val="99"/>
    <w:unhideWhenUsed/>
    <w:rsid w:val="00BD475E"/>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BD475E"/>
    <w:rPr>
      <w:rFonts w:cs="Angsana New"/>
      <w:szCs w:val="28"/>
    </w:rPr>
  </w:style>
  <w:style w:type="paragraph" w:styleId="TOC1">
    <w:name w:val="toc 1"/>
    <w:basedOn w:val="Normal"/>
    <w:next w:val="Normal"/>
    <w:autoRedefine/>
    <w:uiPriority w:val="39"/>
    <w:unhideWhenUsed/>
    <w:rsid w:val="00BD475E"/>
    <w:pPr>
      <w:spacing w:after="100"/>
    </w:pPr>
    <w:rPr>
      <w:rFonts w:cs="Angsana New"/>
      <w:szCs w:val="28"/>
    </w:rPr>
  </w:style>
  <w:style w:type="paragraph" w:styleId="TOC2">
    <w:name w:val="toc 2"/>
    <w:basedOn w:val="Normal"/>
    <w:next w:val="Normal"/>
    <w:autoRedefine/>
    <w:uiPriority w:val="39"/>
    <w:unhideWhenUsed/>
    <w:rsid w:val="00B6264B"/>
    <w:pPr>
      <w:tabs>
        <w:tab w:val="left" w:pos="630"/>
        <w:tab w:val="right" w:leader="dot" w:pos="8010"/>
      </w:tabs>
      <w:spacing w:after="100"/>
      <w:ind w:left="810"/>
    </w:pPr>
    <w:rPr>
      <w:rFonts w:cs="Angsana New"/>
      <w:szCs w:val="28"/>
    </w:rPr>
  </w:style>
  <w:style w:type="paragraph" w:styleId="TOC3">
    <w:name w:val="toc 3"/>
    <w:basedOn w:val="Normal"/>
    <w:next w:val="Normal"/>
    <w:autoRedefine/>
    <w:uiPriority w:val="39"/>
    <w:unhideWhenUsed/>
    <w:rsid w:val="00BD475E"/>
    <w:pPr>
      <w:spacing w:after="100"/>
      <w:ind w:left="440"/>
    </w:pPr>
    <w:rPr>
      <w:rFonts w:cs="Angsana New"/>
      <w:szCs w:val="28"/>
    </w:rPr>
  </w:style>
  <w:style w:type="paragraph" w:styleId="TableofFigures">
    <w:name w:val="table of figures"/>
    <w:basedOn w:val="Normal"/>
    <w:next w:val="Normal"/>
    <w:uiPriority w:val="99"/>
    <w:unhideWhenUsed/>
    <w:rsid w:val="00B6264B"/>
    <w:pPr>
      <w:spacing w:after="0"/>
    </w:pPr>
    <w:rPr>
      <w:rFonts w:cs="Angsana New"/>
      <w:szCs w:val="28"/>
    </w:rPr>
  </w:style>
  <w:style w:type="paragraph" w:styleId="TOCHeading">
    <w:name w:val="TOC Heading"/>
    <w:basedOn w:val="Heading1"/>
    <w:next w:val="Normal"/>
    <w:uiPriority w:val="39"/>
    <w:unhideWhenUsed/>
    <w:qFormat/>
    <w:rsid w:val="00B6264B"/>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chart" Target="charts/chart3.xml"/><Relationship Id="rId63" Type="http://schemas.openxmlformats.org/officeDocument/2006/relationships/image" Target="media/image4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jp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chart" Target="charts/chart2.xml"/><Relationship Id="rId58" Type="http://schemas.openxmlformats.org/officeDocument/2006/relationships/image" Target="media/image4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microsoft.com/office/2007/relationships/hdphoto" Target="media/hdphoto1.wdp"/><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2.png"/><Relationship Id="rId64"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5.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6.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8.png"/></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5</TotalTime>
  <Pages>69</Pages>
  <Words>18987</Words>
  <Characters>108228</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494</cp:revision>
  <dcterms:created xsi:type="dcterms:W3CDTF">2021-03-07T08:13:00Z</dcterms:created>
  <dcterms:modified xsi:type="dcterms:W3CDTF">2021-04-20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